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464B6" w:rsidRPr="00A668B4" w:rsidRDefault="007464B6" w:rsidP="008F7B8A">
      <w:pPr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>Supplementary Tables</w:t>
      </w:r>
      <w:r w:rsidR="00631DAC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 1-3</w:t>
      </w:r>
      <w:r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: </w:t>
      </w:r>
      <w:r w:rsidR="000619E0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Results of </w:t>
      </w:r>
      <w:r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>Meta-Analyses for Whole Sample</w:t>
      </w:r>
      <w:r w:rsidR="0008090A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>, Broad Psychosis</w:t>
      </w:r>
      <w:r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 and Narrow Psychosis Sample</w:t>
      </w:r>
      <w:r w:rsidR="0008090A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>s</w:t>
      </w:r>
      <w:r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 at Defined Polygene Score Thresholds</w:t>
      </w:r>
      <w:r w:rsidR="00C327D8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 (</w:t>
      </w:r>
      <w:r w:rsidR="00C327D8" w:rsidRPr="00A668B4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en-IE"/>
        </w:rPr>
        <w:t>p</w:t>
      </w:r>
      <w:r w:rsidR="00C327D8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>=10</w:t>
      </w:r>
      <w:r w:rsidR="00C327D8" w:rsidRPr="00A668B4">
        <w:rPr>
          <w:rFonts w:ascii="Times New Roman" w:eastAsia="Times New Roman" w:hAnsi="Times New Roman" w:cs="Times New Roman"/>
          <w:b/>
          <w:bCs/>
          <w:sz w:val="24"/>
          <w:szCs w:val="24"/>
          <w:vertAlign w:val="superscript"/>
          <w:lang w:eastAsia="en-IE"/>
        </w:rPr>
        <w:t>-5</w:t>
      </w:r>
      <w:r w:rsidR="00C327D8" w:rsidRPr="00A668B4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en-IE"/>
        </w:rPr>
        <w:t>, p</w:t>
      </w:r>
      <w:r w:rsidR="00C327D8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=0.05, </w:t>
      </w:r>
      <w:r w:rsidR="00C327D8" w:rsidRPr="00A668B4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en-IE"/>
        </w:rPr>
        <w:t>p</w:t>
      </w:r>
      <w:r w:rsidR="00C327D8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>=0.5).</w:t>
      </w:r>
    </w:p>
    <w:p w:rsidR="007464B6" w:rsidRPr="00A668B4" w:rsidRDefault="007464B6" w:rsidP="008F7B8A">
      <w:pPr>
        <w:jc w:val="both"/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</w:pPr>
    </w:p>
    <w:p w:rsidR="00C04D37" w:rsidRPr="00A668B4" w:rsidRDefault="00C04D37" w:rsidP="008F7B8A">
      <w:pPr>
        <w:jc w:val="both"/>
        <w:rPr>
          <w:rFonts w:ascii="Times New Roman" w:hAnsi="Times New Roman" w:cs="Times New Roman"/>
          <w:sz w:val="24"/>
        </w:rPr>
      </w:pPr>
      <w:r w:rsidRPr="00A668B4">
        <w:rPr>
          <w:rFonts w:ascii="Times New Roman" w:hAnsi="Times New Roman" w:cs="Times New Roman"/>
          <w:sz w:val="24"/>
        </w:rPr>
        <w:t xml:space="preserve">A proportion of samples were genotyped with an Affymetrix 6.0 chip (Sample A) and the remainder on the Illumina HumanCoreExome chip (Sample B). </w:t>
      </w:r>
      <w:r w:rsidR="00D65398" w:rsidRPr="00A668B4">
        <w:rPr>
          <w:rFonts w:ascii="Times New Roman" w:hAnsi="Times New Roman" w:cs="Times New Roman"/>
          <w:sz w:val="24"/>
        </w:rPr>
        <w:t xml:space="preserve">To take into account the two different genotyping platforms, a linear regression was performed separately in each sample as described in the methods section. Results shown include B (unstandardized </w:t>
      </w:r>
      <w:r w:rsidR="00BF7BA3" w:rsidRPr="00A668B4">
        <w:rPr>
          <w:rFonts w:ascii="Times New Roman" w:hAnsi="Times New Roman" w:cs="Times New Roman"/>
          <w:sz w:val="24"/>
        </w:rPr>
        <w:t>coefficient) value estimation</w:t>
      </w:r>
      <w:r w:rsidR="00D65398" w:rsidRPr="00A668B4">
        <w:rPr>
          <w:rFonts w:ascii="Times New Roman" w:hAnsi="Times New Roman" w:cs="Times New Roman"/>
          <w:sz w:val="24"/>
        </w:rPr>
        <w:t xml:space="preserve"> </w:t>
      </w:r>
      <w:r w:rsidR="00BF7BA3" w:rsidRPr="00A668B4">
        <w:rPr>
          <w:rFonts w:ascii="Times New Roman" w:hAnsi="Times New Roman" w:cs="Times New Roman"/>
          <w:sz w:val="24"/>
        </w:rPr>
        <w:t>for each sample</w:t>
      </w:r>
      <w:r w:rsidR="00D65398" w:rsidRPr="00A668B4">
        <w:rPr>
          <w:rFonts w:ascii="Times New Roman" w:hAnsi="Times New Roman" w:cs="Times New Roman"/>
          <w:sz w:val="24"/>
        </w:rPr>
        <w:t xml:space="preserve"> and a combined value</w:t>
      </w:r>
      <w:r w:rsidR="00BF7BA3" w:rsidRPr="00A668B4">
        <w:rPr>
          <w:rFonts w:ascii="Times New Roman" w:hAnsi="Times New Roman" w:cs="Times New Roman"/>
          <w:sz w:val="24"/>
        </w:rPr>
        <w:t xml:space="preserve"> based on combined samples</w:t>
      </w:r>
      <w:r w:rsidR="00D65398" w:rsidRPr="00A668B4">
        <w:rPr>
          <w:rFonts w:ascii="Times New Roman" w:hAnsi="Times New Roman" w:cs="Times New Roman"/>
          <w:sz w:val="24"/>
        </w:rPr>
        <w:t xml:space="preserve">; along with B confidence intervals and </w:t>
      </w:r>
      <w:r w:rsidR="00D65398" w:rsidRPr="00A668B4">
        <w:rPr>
          <w:rFonts w:ascii="Times New Roman" w:hAnsi="Times New Roman" w:cs="Times New Roman"/>
          <w:i/>
          <w:sz w:val="24"/>
        </w:rPr>
        <w:t>p</w:t>
      </w:r>
      <w:r w:rsidR="00D65398" w:rsidRPr="00A668B4">
        <w:rPr>
          <w:rFonts w:ascii="Times New Roman" w:hAnsi="Times New Roman" w:cs="Times New Roman"/>
          <w:sz w:val="24"/>
        </w:rPr>
        <w:t xml:space="preserve"> values.</w:t>
      </w:r>
    </w:p>
    <w:p w:rsidR="00C04D37" w:rsidRPr="00A668B4" w:rsidRDefault="00944481" w:rsidP="008F7B8A">
      <w:pPr>
        <w:spacing w:after="0"/>
        <w:jc w:val="both"/>
        <w:rPr>
          <w:rFonts w:ascii="Times New Roman" w:hAnsi="Times New Roman" w:cs="Times New Roman"/>
          <w:sz w:val="24"/>
        </w:rPr>
      </w:pPr>
      <w:r w:rsidRPr="00A668B4">
        <w:rPr>
          <w:rFonts w:ascii="Times New Roman" w:hAnsi="Times New Roman" w:cs="Times New Roman"/>
          <w:sz w:val="24"/>
        </w:rPr>
        <w:t>I</w:t>
      </w:r>
      <w:r w:rsidRPr="00A668B4">
        <w:rPr>
          <w:rFonts w:ascii="Times New Roman" w:hAnsi="Times New Roman" w:cs="Times New Roman"/>
          <w:sz w:val="24"/>
          <w:vertAlign w:val="superscript"/>
        </w:rPr>
        <w:t>2</w:t>
      </w:r>
      <w:r w:rsidRPr="00A668B4">
        <w:rPr>
          <w:rFonts w:ascii="Times New Roman" w:hAnsi="Times New Roman" w:cs="Times New Roman"/>
          <w:sz w:val="24"/>
        </w:rPr>
        <w:t xml:space="preserve"> describes the variability in effect estimates that is due to heterogeneity rather than sampling error (chance).</w:t>
      </w:r>
    </w:p>
    <w:p w:rsidR="00944481" w:rsidRPr="00A668B4" w:rsidRDefault="00944481" w:rsidP="008F7B8A">
      <w:pPr>
        <w:jc w:val="both"/>
        <w:rPr>
          <w:rFonts w:ascii="Times New Roman" w:hAnsi="Times New Roman" w:cs="Times New Roman"/>
          <w:sz w:val="24"/>
        </w:rPr>
      </w:pP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br/>
        <w:t>A</w:t>
      </w:r>
      <w:r w:rsidR="00CF4DE1"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 xml:space="preserve">s described by </w:t>
      </w:r>
      <w:r w:rsidR="00CF4DE1"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fldChar w:fldCharType="begin"/>
      </w:r>
      <w:r w:rsidR="00CF4DE1"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instrText xml:space="preserve"> ADDIN EN.CITE &lt;EndNote&gt;&lt;Cite AuthorYear="1"&gt;&lt;Author&gt;Higgins&lt;/Author&gt;&lt;Year&gt;2008&lt;/Year&gt;&lt;RecNum&gt;1180&lt;/RecNum&gt;&lt;DisplayText&gt;Higgins and Green (2008)&lt;/DisplayText&gt;&lt;record&gt;&lt;rec-number&gt;1180&lt;/rec-number&gt;&lt;foreign-keys&gt;&lt;key app="EN" db-id="at0x5t5dxf0evjeptpw5xdd9xftpad5wrwas" timestamp="1444901175"&gt;1180&lt;/key&gt;&lt;/foreign-keys&gt;&lt;ref-type name="Book"&gt;6&lt;/ref-type&gt;&lt;contributors&gt;&lt;authors&gt;&lt;author&gt;Higgins, Julian PT&lt;/author&gt;&lt;author&gt;Green, Sally&lt;/author&gt;&lt;/authors&gt;&lt;/contributors&gt;&lt;titles&gt;&lt;title&gt;Cochrane handbook for systematic reviews of interventions&lt;/title&gt;&lt;/titles&gt;&lt;volume&gt;5&lt;/volume&gt;&lt;dates&gt;&lt;year&gt;2008&lt;/year&gt;&lt;/dates&gt;&lt;publisher&gt;Wiley Online Library&lt;/publisher&gt;&lt;urls&gt;&lt;/urls&gt;&lt;/record&gt;&lt;/Cite&gt;&lt;/EndNote&gt;</w:instrText>
      </w:r>
      <w:r w:rsidR="00CF4DE1"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fldChar w:fldCharType="separate"/>
      </w:r>
      <w:r w:rsidR="00CF4DE1" w:rsidRPr="00A668B4">
        <w:rPr>
          <w:rFonts w:ascii="Times New Roman" w:eastAsia="Times New Roman" w:hAnsi="Times New Roman" w:cs="Times New Roman"/>
          <w:bCs/>
          <w:noProof/>
          <w:sz w:val="24"/>
          <w:szCs w:val="20"/>
          <w:lang w:val="en-GB" w:eastAsia="en-IE"/>
        </w:rPr>
        <w:t>Higgins and Green (2008)</w:t>
      </w:r>
      <w:r w:rsidR="00CF4DE1"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fldChar w:fldCharType="end"/>
      </w:r>
      <w:r w:rsidR="00126A2E"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, a</w:t>
      </w:r>
      <w:r w:rsidR="00CF4DE1"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 xml:space="preserve"> 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 xml:space="preserve"> rough guide to interpretation is as follows:</w:t>
      </w:r>
    </w:p>
    <w:p w:rsidR="00944481" w:rsidRPr="00A668B4" w:rsidRDefault="00944481" w:rsidP="008F7B8A">
      <w:pPr>
        <w:numPr>
          <w:ilvl w:val="0"/>
          <w:numId w:val="1"/>
        </w:numPr>
        <w:jc w:val="both"/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 0% to 40%: might not be important;</w:t>
      </w:r>
    </w:p>
    <w:p w:rsidR="00944481" w:rsidRPr="00A668B4" w:rsidRDefault="00944481" w:rsidP="008F7B8A">
      <w:pPr>
        <w:numPr>
          <w:ilvl w:val="0"/>
          <w:numId w:val="1"/>
        </w:numPr>
        <w:jc w:val="both"/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30% to 60%: may represent moderate heterogeneity*;</w:t>
      </w:r>
    </w:p>
    <w:p w:rsidR="00944481" w:rsidRPr="00A668B4" w:rsidRDefault="00944481" w:rsidP="008F7B8A">
      <w:pPr>
        <w:numPr>
          <w:ilvl w:val="0"/>
          <w:numId w:val="1"/>
        </w:numPr>
        <w:jc w:val="both"/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50% to 90%: may represent substantial heterogeneity*;</w:t>
      </w:r>
    </w:p>
    <w:p w:rsidR="00944481" w:rsidRPr="00A668B4" w:rsidRDefault="00944481" w:rsidP="008F7B8A">
      <w:pPr>
        <w:numPr>
          <w:ilvl w:val="0"/>
          <w:numId w:val="1"/>
        </w:numPr>
        <w:jc w:val="both"/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75% to 100%: considerable heterogeneity*.</w:t>
      </w:r>
    </w:p>
    <w:p w:rsidR="00944481" w:rsidRPr="00A668B4" w:rsidRDefault="00944481" w:rsidP="008F7B8A">
      <w:pPr>
        <w:jc w:val="both"/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*The importance of the observed value of I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vertAlign w:val="superscript"/>
          <w:lang w:val="en-GB" w:eastAsia="en-IE"/>
        </w:rPr>
        <w:t>2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 depends on (i) magnitude and direction of effects and (ii) strength of evidence for heterogeneity (e.g. P value from the chi-squared test, or a confidence interval for I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vertAlign w:val="superscript"/>
          <w:lang w:val="en-GB" w:eastAsia="en-IE"/>
        </w:rPr>
        <w:t>2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lang w:val="en-GB" w:eastAsia="en-IE"/>
        </w:rPr>
        <w:t>).</w:t>
      </w:r>
    </w:p>
    <w:p w:rsidR="00383B8C" w:rsidRPr="00A668B4" w:rsidRDefault="00383B8C" w:rsidP="008F7B8A">
      <w:pPr>
        <w:jc w:val="both"/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sectPr w:rsidR="00383B8C" w:rsidRPr="00A668B4" w:rsidSect="00475E35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7464B6" w:rsidRPr="00A668B4" w:rsidRDefault="007464B6" w:rsidP="008F7B8A">
      <w:pPr>
        <w:jc w:val="both"/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br w:type="page"/>
      </w:r>
    </w:p>
    <w:p w:rsidR="007A7D27" w:rsidRPr="00A668B4" w:rsidRDefault="00030684" w:rsidP="00383B8C">
      <w:pPr>
        <w:ind w:left="-426" w:firstLine="426"/>
        <w:jc w:val="both"/>
        <w:rPr>
          <w:rFonts w:ascii="Times New Roman" w:hAnsi="Times New Roman" w:cs="Times New Roman"/>
          <w:sz w:val="24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 xml:space="preserve">Supplementary </w:t>
      </w:r>
      <w:r w:rsidR="00F3645E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>Table 1.1</w:t>
      </w:r>
      <w:r w:rsidR="00B33D45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 xml:space="preserve">: 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Inverse variance meta-analysis results at </w:t>
      </w:r>
      <w:r w:rsidR="00B33D45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p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=10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vertAlign w:val="superscript"/>
          <w:lang w:eastAsia="en-IE"/>
        </w:rPr>
        <w:t>-5</w:t>
      </w:r>
      <w:r w:rsidR="00AF7A5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</w:t>
      </w:r>
      <w:r w:rsidR="00AF7A5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polygene 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risk </w:t>
      </w:r>
      <w:r w:rsidR="00AF7A5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score threshold for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whole sample</w:t>
      </w:r>
    </w:p>
    <w:tbl>
      <w:tblPr>
        <w:tblW w:w="13666" w:type="dxa"/>
        <w:tblInd w:w="93" w:type="dxa"/>
        <w:tblLook w:val="04A0" w:firstRow="1" w:lastRow="0" w:firstColumn="1" w:lastColumn="0" w:noHBand="0" w:noVBand="1"/>
      </w:tblPr>
      <w:tblGrid>
        <w:gridCol w:w="1300"/>
        <w:gridCol w:w="2240"/>
        <w:gridCol w:w="960"/>
        <w:gridCol w:w="960"/>
        <w:gridCol w:w="960"/>
        <w:gridCol w:w="825"/>
        <w:gridCol w:w="1615"/>
        <w:gridCol w:w="960"/>
        <w:gridCol w:w="966"/>
        <w:gridCol w:w="960"/>
        <w:gridCol w:w="960"/>
        <w:gridCol w:w="960"/>
      </w:tblGrid>
      <w:tr w:rsidR="000814B3" w:rsidRPr="00A668B4" w:rsidTr="00366872">
        <w:trPr>
          <w:trHeight w:val="30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8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61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Combined Sample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</w:t>
            </w:r>
            <w:r w:rsidR="000814B3"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 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0814B3" w:rsidRPr="00A668B4" w:rsidTr="00366872">
        <w:trPr>
          <w:trHeight w:val="338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814B3" w:rsidRPr="00A668B4" w:rsidRDefault="000814B3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597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814B3" w:rsidRPr="00A668B4" w:rsidRDefault="000814B3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403)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3.1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.846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2.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8.62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3.6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95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7.1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66.75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9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3.4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84.882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.9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5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79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9.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9.54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9.6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59.382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0.0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8.3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91.097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7.1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34.94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78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90782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</w:t>
            </w:r>
            <w:r w:rsidR="000814B3"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77.8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5.08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8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74.47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2.6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IE"/>
              </w:rPr>
              <w:t>0.000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27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6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93.57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21.5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8.807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4.2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IE"/>
              </w:rPr>
              <w:t>0.000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79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5.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4.58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4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4.8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3.36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.2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IE"/>
              </w:rPr>
              <w:t>0.002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24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4.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0.49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1.8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9.448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.2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5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59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9.94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0.5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5.339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46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54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4.2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1.013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9.8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5.908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5.9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01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0.8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9.09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9.831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.3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1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39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451.0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360.63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7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48.9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55.171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352.9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36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.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.797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.9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6.03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.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2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.9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.22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.2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.49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4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25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.00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.0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.721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7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39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3.3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.24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7.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9.1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4.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49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3.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.88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.2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0.013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3.5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05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.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.05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.6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.143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7.3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58</w:t>
            </w:r>
          </w:p>
        </w:tc>
      </w:tr>
      <w:tr w:rsidR="000814B3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.3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.046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3</w:t>
            </w:r>
          </w:p>
        </w:tc>
        <w:tc>
          <w:tcPr>
            <w:tcW w:w="16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0.5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.551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.4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814B3" w:rsidRPr="00A668B4" w:rsidRDefault="000814B3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01</w:t>
            </w:r>
          </w:p>
        </w:tc>
      </w:tr>
    </w:tbl>
    <w:p w:rsidR="007D7737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7D7737" w:rsidRPr="00A668B4">
        <w:rPr>
          <w:rFonts w:ascii="Times New Roman" w:hAnsi="Times New Roman" w:cs="Times New Roman"/>
          <w:szCs w:val="24"/>
        </w:rPr>
        <w:t>Results in bold indicate significance after correction for multiple testing</w:t>
      </w:r>
      <w:r w:rsidR="00CF0FAA" w:rsidRPr="00A668B4">
        <w:rPr>
          <w:rFonts w:ascii="Times New Roman" w:eastAsia="Arial" w:hAnsi="Times New Roman" w:cs="Times New Roman"/>
          <w:sz w:val="24"/>
          <w:szCs w:val="24"/>
          <w:lang w:eastAsia="en-IE"/>
        </w:rPr>
        <w:t xml:space="preserve"> </w:t>
      </w:r>
      <w:r w:rsidR="00CF0FAA" w:rsidRPr="00A668B4">
        <w:rPr>
          <w:rFonts w:ascii="Times New Roman" w:hAnsi="Times New Roman" w:cs="Times New Roman"/>
          <w:szCs w:val="24"/>
        </w:rPr>
        <w:t>across 5 cognitive domains</w:t>
      </w:r>
      <w:r w:rsidR="007D7737" w:rsidRPr="00A668B4">
        <w:rPr>
          <w:rFonts w:ascii="Times New Roman" w:hAnsi="Times New Roman" w:cs="Times New Roman"/>
          <w:szCs w:val="24"/>
        </w:rPr>
        <w:t>.</w:t>
      </w:r>
    </w:p>
    <w:p w:rsidR="007D7737" w:rsidRPr="00A668B4" w:rsidRDefault="007D7737" w:rsidP="008F7B8A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</w:t>
      </w:r>
      <w:r w:rsidR="00571D47" w:rsidRPr="00A668B4">
        <w:rPr>
          <w:rFonts w:ascii="Times New Roman" w:hAnsi="Times New Roman" w:cs="Times New Roman"/>
          <w:sz w:val="20"/>
          <w:szCs w:val="24"/>
        </w:rPr>
        <w:t>echsler Test of Adult Reading; D</w:t>
      </w:r>
      <w:r w:rsidRPr="00A668B4">
        <w:rPr>
          <w:rFonts w:ascii="Times New Roman" w:hAnsi="Times New Roman" w:cs="Times New Roman"/>
          <w:sz w:val="20"/>
          <w:szCs w:val="24"/>
        </w:rPr>
        <w:t xml:space="preserve">M, </w:t>
      </w:r>
      <w:r w:rsidR="00907828" w:rsidRPr="00A668B4">
        <w:rPr>
          <w:rFonts w:ascii="Times New Roman" w:hAnsi="Times New Roman" w:cs="Times New Roman"/>
          <w:sz w:val="20"/>
          <w:szCs w:val="24"/>
        </w:rPr>
        <w:t>declarative</w:t>
      </w:r>
      <w:r w:rsidRPr="00A668B4">
        <w:rPr>
          <w:rFonts w:ascii="Times New Roman" w:hAnsi="Times New Roman" w:cs="Times New Roman"/>
          <w:sz w:val="20"/>
          <w:szCs w:val="24"/>
        </w:rPr>
        <w:t xml:space="preserve"> 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B14911" w:rsidRPr="00A668B4" w:rsidRDefault="00B14911" w:rsidP="008F7B8A">
      <w:pPr>
        <w:jc w:val="both"/>
        <w:rPr>
          <w:rFonts w:ascii="Times New Roman" w:hAnsi="Times New Roman" w:cs="Times New Roman"/>
        </w:rPr>
      </w:pPr>
    </w:p>
    <w:p w:rsidR="007A7D27" w:rsidRPr="00A668B4" w:rsidRDefault="007A7D27" w:rsidP="008F7B8A">
      <w:pPr>
        <w:jc w:val="both"/>
        <w:rPr>
          <w:rFonts w:ascii="Times New Roman" w:hAnsi="Times New Roman" w:cs="Times New Roman"/>
        </w:rPr>
      </w:pPr>
      <w:r w:rsidRPr="00A668B4">
        <w:rPr>
          <w:rFonts w:ascii="Times New Roman" w:hAnsi="Times New Roman" w:cs="Times New Roman"/>
        </w:rPr>
        <w:br w:type="page"/>
      </w:r>
      <w:r w:rsidR="00030684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 xml:space="preserve">Supplementary </w:t>
      </w:r>
      <w:r w:rsidR="00F3645E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>Table 1.2</w:t>
      </w:r>
      <w:r w:rsidR="00B33D45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 xml:space="preserve">: 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Inverse variance meta-analysis results at</w:t>
      </w:r>
      <w:r w:rsidR="00B33D45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 xml:space="preserve"> p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=0.05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polygene risk score 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threshold</w:t>
      </w:r>
      <w:r w:rsidR="00AF7A5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for</w:t>
      </w:r>
      <w:r w:rsidR="00B33D45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whole sample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1"/>
        <w:gridCol w:w="2240"/>
        <w:gridCol w:w="981"/>
        <w:gridCol w:w="928"/>
        <w:gridCol w:w="981"/>
        <w:gridCol w:w="814"/>
        <w:gridCol w:w="1594"/>
        <w:gridCol w:w="960"/>
        <w:gridCol w:w="981"/>
        <w:gridCol w:w="960"/>
        <w:gridCol w:w="960"/>
        <w:gridCol w:w="960"/>
      </w:tblGrid>
      <w:tr w:rsidR="003F4B88" w:rsidRPr="00A668B4" w:rsidTr="00D442B8">
        <w:trPr>
          <w:trHeight w:val="300"/>
        </w:trPr>
        <w:tc>
          <w:tcPr>
            <w:tcW w:w="1301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92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81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9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597)</w:t>
            </w:r>
          </w:p>
        </w:tc>
        <w:tc>
          <w:tcPr>
            <w:tcW w:w="92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403)</w:t>
            </w:r>
          </w:p>
        </w:tc>
        <w:tc>
          <w:tcPr>
            <w:tcW w:w="814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594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8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0814B3">
        <w:trPr>
          <w:trHeight w:val="315"/>
        </w:trPr>
        <w:tc>
          <w:tcPr>
            <w:tcW w:w="130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2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81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94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71.584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62.14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3.3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65.20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8.6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84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01.487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565.79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2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618.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987.35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49.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5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6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53.954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808.16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6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515.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765.21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65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2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52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04.812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983.02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959.5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193.35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25.7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1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97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588.765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748.62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1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41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37.0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246.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0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16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491.725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278.12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747.8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757.95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37.7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0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75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89.82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45.82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3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13.9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26.68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01.2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2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57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00.844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27.32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91.7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94.45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9.1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2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719.332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83.90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260.4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65.07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985.9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79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10.596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1.02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10.7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6.17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07.7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69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13.169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37.37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21.4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67.52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75.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1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48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607.843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740.42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1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926.9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182.70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3671.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4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6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.517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.27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.1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1.35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2.9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31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.517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.75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.5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2.9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2.0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84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3.913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.33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6.0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9.5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1.6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22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.977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3.01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1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48.15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25.3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96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35.969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.11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3.3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65.20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8.6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84</w:t>
            </w:r>
          </w:p>
        </w:tc>
      </w:tr>
      <w:tr w:rsidR="003F4B88" w:rsidRPr="00A668B4" w:rsidTr="000814B3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5.658</w:t>
            </w:r>
          </w:p>
        </w:tc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12.5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4.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27.10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15.1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21</w:t>
            </w:r>
          </w:p>
        </w:tc>
      </w:tr>
      <w:tr w:rsidR="003F4B88" w:rsidRPr="00A668B4" w:rsidTr="000814B3">
        <w:trPr>
          <w:trHeight w:val="315"/>
        </w:trPr>
        <w:tc>
          <w:tcPr>
            <w:tcW w:w="13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.564</w:t>
            </w:r>
          </w:p>
        </w:tc>
        <w:tc>
          <w:tcPr>
            <w:tcW w:w="9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1.31</w:t>
            </w:r>
          </w:p>
        </w:tc>
        <w:tc>
          <w:tcPr>
            <w:tcW w:w="8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2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.4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7.795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0.8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07</w:t>
            </w:r>
          </w:p>
        </w:tc>
      </w:tr>
    </w:tbl>
    <w:p w:rsidR="007D7737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7D7737" w:rsidRPr="00A668B4">
        <w:rPr>
          <w:rFonts w:ascii="Times New Roman" w:hAnsi="Times New Roman" w:cs="Times New Roman"/>
          <w:szCs w:val="24"/>
        </w:rPr>
        <w:t xml:space="preserve">Results in bold indicate significance after </w:t>
      </w:r>
      <w:r w:rsidR="00CF0FAA" w:rsidRPr="00A668B4">
        <w:rPr>
          <w:rFonts w:ascii="Times New Roman" w:hAnsi="Times New Roman" w:cs="Times New Roman"/>
          <w:szCs w:val="24"/>
        </w:rPr>
        <w:t>correction for multiple testing across 5 cognitive domains.</w:t>
      </w:r>
    </w:p>
    <w:p w:rsidR="007D7737" w:rsidRPr="00A668B4" w:rsidRDefault="007D7737" w:rsidP="008F7B8A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echsler Tes</w:t>
      </w:r>
      <w:r w:rsidR="00571D47" w:rsidRPr="00A668B4">
        <w:rPr>
          <w:rFonts w:ascii="Times New Roman" w:hAnsi="Times New Roman" w:cs="Times New Roman"/>
          <w:sz w:val="20"/>
          <w:szCs w:val="24"/>
        </w:rPr>
        <w:t>t of Adult Reading; D</w:t>
      </w:r>
      <w:r w:rsidR="00907828" w:rsidRPr="00A668B4">
        <w:rPr>
          <w:rFonts w:ascii="Times New Roman" w:hAnsi="Times New Roman" w:cs="Times New Roman"/>
          <w:sz w:val="20"/>
          <w:szCs w:val="24"/>
        </w:rPr>
        <w:t>M, declarative</w:t>
      </w:r>
      <w:r w:rsidRPr="00A668B4">
        <w:rPr>
          <w:rFonts w:ascii="Times New Roman" w:hAnsi="Times New Roman" w:cs="Times New Roman"/>
          <w:sz w:val="20"/>
          <w:szCs w:val="24"/>
        </w:rPr>
        <w:t xml:space="preserve"> 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7A7D27" w:rsidRPr="00A668B4" w:rsidRDefault="002F2B85" w:rsidP="008F7B8A">
      <w:pPr>
        <w:jc w:val="both"/>
        <w:rPr>
          <w:rFonts w:ascii="Times New Roman" w:eastAsia="Times New Roman" w:hAnsi="Times New Roman" w:cs="Times New Roman"/>
          <w:b/>
          <w:bCs/>
          <w:sz w:val="20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 w:val="20"/>
          <w:szCs w:val="20"/>
          <w:lang w:eastAsia="en-IE"/>
        </w:rPr>
        <w:br w:type="page"/>
      </w:r>
      <w:r w:rsidR="00030684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 xml:space="preserve">Supplementary </w:t>
      </w:r>
      <w:r w:rsidR="00F3645E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>Table 1.3</w:t>
      </w:r>
      <w:r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 xml:space="preserve">: 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Inverse variance meta-analysis results at </w:t>
      </w:r>
      <w:r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p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=0.5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polygene risk score 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threshold</w:t>
      </w:r>
      <w:r w:rsidR="00AF7A5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for</w:t>
      </w:r>
      <w:r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whole sample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0"/>
        <w:gridCol w:w="2240"/>
        <w:gridCol w:w="981"/>
        <w:gridCol w:w="918"/>
        <w:gridCol w:w="1097"/>
        <w:gridCol w:w="709"/>
        <w:gridCol w:w="1573"/>
        <w:gridCol w:w="981"/>
        <w:gridCol w:w="981"/>
        <w:gridCol w:w="960"/>
        <w:gridCol w:w="960"/>
        <w:gridCol w:w="960"/>
      </w:tblGrid>
      <w:tr w:rsidR="003F4B88" w:rsidRPr="00A668B4" w:rsidTr="00D442B8">
        <w:trPr>
          <w:trHeight w:val="300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9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0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7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597)</w:t>
            </w:r>
          </w:p>
        </w:tc>
        <w:tc>
          <w:tcPr>
            <w:tcW w:w="9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403)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573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8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8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5E1CEA">
        <w:trPr>
          <w:trHeight w:val="315"/>
        </w:trPr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73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99.72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912.4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71.98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226.71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82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69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450.949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532.6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034.19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768.40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00.0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5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9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936.811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369.3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699.45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083.86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15.0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10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05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145.101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691.7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042.28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376.91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707.6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3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95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733.429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634.3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3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669.81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909.4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125.7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0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79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958.005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760.3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330.30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909.4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751.1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0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83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419.292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881.0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492.28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493.0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91.5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IE"/>
              </w:rPr>
              <w:t>0.002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69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58.938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07.7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34.96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504.42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34.4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69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307.355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94.4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254.99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1.94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418.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8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83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323.068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8.7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94.32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929.69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918.3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16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05.131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51.7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32.8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867.92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97.8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1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94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9412.521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591.5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5561.86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929.69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918.3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16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2.79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4.8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8.9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30.67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88.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29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85.963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4.3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3.7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4.45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91.9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39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3.494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94.48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9.51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3.06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72.0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86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42.104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010.9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6.27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71.22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78.6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58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249.994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7.08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53.4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541.01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34.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98</w:t>
            </w:r>
          </w:p>
        </w:tc>
      </w:tr>
      <w:tr w:rsidR="003F4B88" w:rsidRPr="00A668B4" w:rsidTr="005E1CEA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1.267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88.5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1.58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73.47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96.6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38</w:t>
            </w:r>
          </w:p>
        </w:tc>
      </w:tr>
      <w:tr w:rsidR="003F4B88" w:rsidRPr="00A668B4" w:rsidTr="005E1CEA">
        <w:trPr>
          <w:trHeight w:val="315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.71</w:t>
            </w:r>
          </w:p>
        </w:tc>
        <w:tc>
          <w:tcPr>
            <w:tcW w:w="9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1.36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7</w:t>
            </w:r>
          </w:p>
        </w:tc>
        <w:tc>
          <w:tcPr>
            <w:tcW w:w="157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9.643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63.523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44.2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61</w:t>
            </w:r>
          </w:p>
        </w:tc>
      </w:tr>
    </w:tbl>
    <w:p w:rsidR="00467BD5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467BD5" w:rsidRPr="00A668B4">
        <w:rPr>
          <w:rFonts w:ascii="Times New Roman" w:hAnsi="Times New Roman" w:cs="Times New Roman"/>
          <w:szCs w:val="24"/>
        </w:rPr>
        <w:t xml:space="preserve">Results in bold indicate significance after </w:t>
      </w:r>
      <w:r w:rsidR="00CF0FAA" w:rsidRPr="00A668B4">
        <w:rPr>
          <w:rFonts w:ascii="Times New Roman" w:hAnsi="Times New Roman" w:cs="Times New Roman"/>
          <w:szCs w:val="24"/>
        </w:rPr>
        <w:t>correction for multiple testing across 5 cognitive domains.</w:t>
      </w:r>
    </w:p>
    <w:p w:rsidR="004B31FD" w:rsidRPr="00A668B4" w:rsidRDefault="00467BD5" w:rsidP="00D13BED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</w:t>
      </w:r>
      <w:r w:rsidR="00571D47" w:rsidRPr="00A668B4">
        <w:rPr>
          <w:rFonts w:ascii="Times New Roman" w:hAnsi="Times New Roman" w:cs="Times New Roman"/>
          <w:sz w:val="20"/>
          <w:szCs w:val="24"/>
        </w:rPr>
        <w:t>echsler Test of Adult Reading; D</w:t>
      </w:r>
      <w:r w:rsidRPr="00A668B4">
        <w:rPr>
          <w:rFonts w:ascii="Times New Roman" w:hAnsi="Times New Roman" w:cs="Times New Roman"/>
          <w:sz w:val="20"/>
          <w:szCs w:val="24"/>
        </w:rPr>
        <w:t xml:space="preserve">M, </w:t>
      </w:r>
      <w:r w:rsidR="00907828" w:rsidRPr="00A668B4">
        <w:rPr>
          <w:rFonts w:ascii="Times New Roman" w:hAnsi="Times New Roman" w:cs="Times New Roman"/>
          <w:sz w:val="20"/>
          <w:szCs w:val="24"/>
        </w:rPr>
        <w:t>declarative</w:t>
      </w:r>
      <w:r w:rsidRPr="00A668B4">
        <w:rPr>
          <w:rFonts w:ascii="Times New Roman" w:hAnsi="Times New Roman" w:cs="Times New Roman"/>
          <w:sz w:val="20"/>
          <w:szCs w:val="24"/>
        </w:rPr>
        <w:t xml:space="preserve"> 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  <w:r w:rsidR="004B31FD" w:rsidRPr="00A668B4">
        <w:rPr>
          <w:rFonts w:ascii="Times New Roman" w:eastAsia="Times New Roman" w:hAnsi="Times New Roman" w:cs="Times New Roman"/>
          <w:b/>
          <w:bCs/>
          <w:szCs w:val="20"/>
          <w:lang w:eastAsia="en-IE"/>
        </w:rPr>
        <w:br w:type="page"/>
      </w:r>
    </w:p>
    <w:p w:rsidR="002F2B85" w:rsidRPr="00A668B4" w:rsidRDefault="00030684" w:rsidP="008F7B8A">
      <w:pPr>
        <w:jc w:val="both"/>
        <w:rPr>
          <w:rFonts w:ascii="Times New Roman" w:hAnsi="Times New Roman" w:cs="Times New Roman"/>
          <w:sz w:val="24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 xml:space="preserve">Supplementary </w:t>
      </w:r>
      <w:r w:rsidR="004B31FD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 xml:space="preserve">Table 2.1: 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Inverse variance meta-analysis results at </w:t>
      </w:r>
      <w:r w:rsidR="004B31FD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p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=10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vertAlign w:val="superscript"/>
          <w:lang w:eastAsia="en-IE"/>
        </w:rPr>
        <w:t>-5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polygene risk score 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threshold</w:t>
      </w:r>
      <w:r w:rsidR="003B13D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in the broad psychosis group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0"/>
        <w:gridCol w:w="2240"/>
        <w:gridCol w:w="960"/>
        <w:gridCol w:w="956"/>
        <w:gridCol w:w="960"/>
        <w:gridCol w:w="823"/>
        <w:gridCol w:w="1615"/>
        <w:gridCol w:w="960"/>
        <w:gridCol w:w="966"/>
        <w:gridCol w:w="960"/>
        <w:gridCol w:w="960"/>
        <w:gridCol w:w="960"/>
      </w:tblGrid>
      <w:tr w:rsidR="003F4B88" w:rsidRPr="00A668B4" w:rsidTr="00366872">
        <w:trPr>
          <w:trHeight w:val="300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95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82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61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6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505)</w:t>
            </w:r>
          </w:p>
        </w:tc>
        <w:tc>
          <w:tcPr>
            <w:tcW w:w="95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303)</w:t>
            </w:r>
          </w:p>
        </w:tc>
        <w:tc>
          <w:tcPr>
            <w:tcW w:w="82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615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6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366872">
        <w:trPr>
          <w:trHeight w:val="315"/>
        </w:trPr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5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82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615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5.9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6.223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1.1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8.596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0.8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93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7.78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97.25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6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9.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93.756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94.5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5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33.15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4.54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6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3.846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26.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27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6.94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57.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.2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3.9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93.4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49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8.558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.06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1.3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73.958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.7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7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32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6.2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0.69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4.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7.95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0.8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8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26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4.88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7.34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6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3.31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0.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2.647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.01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7.1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6.361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.0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52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3.52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8.23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.2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62.6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11.1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44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2.54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6.90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2.642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5.2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3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.45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.41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0.7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5.11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3.6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31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22.91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732.65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39.8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36.39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16.0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35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.55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.33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.1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.89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.6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6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.927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3.38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.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.56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.5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79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.20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.963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.04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.2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08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3.04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3.05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2.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.967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9.4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8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4.29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5.98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9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.5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9.076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6.1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38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.00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7.16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.0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7.309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1.1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42</w:t>
            </w:r>
          </w:p>
        </w:tc>
      </w:tr>
      <w:tr w:rsidR="003F4B88" w:rsidRPr="00A668B4" w:rsidTr="00366872">
        <w:trPr>
          <w:trHeight w:val="315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.39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.198</w:t>
            </w:r>
          </w:p>
        </w:tc>
        <w:tc>
          <w:tcPr>
            <w:tcW w:w="8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.1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.974</w:t>
            </w:r>
          </w:p>
        </w:tc>
        <w:tc>
          <w:tcPr>
            <w:tcW w:w="9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.2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96</w:t>
            </w:r>
          </w:p>
        </w:tc>
      </w:tr>
    </w:tbl>
    <w:p w:rsidR="005247F8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5247F8" w:rsidRPr="00A668B4">
        <w:rPr>
          <w:rFonts w:ascii="Times New Roman" w:hAnsi="Times New Roman" w:cs="Times New Roman"/>
          <w:szCs w:val="24"/>
        </w:rPr>
        <w:t xml:space="preserve">Results in bold indicate significance after </w:t>
      </w:r>
      <w:r w:rsidR="00CF0FAA" w:rsidRPr="00A668B4">
        <w:rPr>
          <w:rFonts w:ascii="Times New Roman" w:hAnsi="Times New Roman" w:cs="Times New Roman"/>
          <w:szCs w:val="24"/>
        </w:rPr>
        <w:t>correction for multiple testing across 5 cognitive domains.</w:t>
      </w:r>
    </w:p>
    <w:p w:rsidR="005247F8" w:rsidRPr="00A668B4" w:rsidRDefault="005247F8" w:rsidP="008F7B8A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</w:t>
      </w:r>
      <w:r w:rsidR="00571D47" w:rsidRPr="00A668B4">
        <w:rPr>
          <w:rFonts w:ascii="Times New Roman" w:hAnsi="Times New Roman" w:cs="Times New Roman"/>
          <w:sz w:val="20"/>
          <w:szCs w:val="24"/>
        </w:rPr>
        <w:t>echsler Test of Adult Reading; D</w:t>
      </w:r>
      <w:r w:rsidRPr="00A668B4">
        <w:rPr>
          <w:rFonts w:ascii="Times New Roman" w:hAnsi="Times New Roman" w:cs="Times New Roman"/>
          <w:sz w:val="20"/>
          <w:szCs w:val="24"/>
        </w:rPr>
        <w:t xml:space="preserve">M, </w:t>
      </w:r>
      <w:r w:rsidR="00907828" w:rsidRPr="00A668B4">
        <w:rPr>
          <w:rFonts w:ascii="Times New Roman" w:hAnsi="Times New Roman" w:cs="Times New Roman"/>
          <w:sz w:val="20"/>
          <w:szCs w:val="24"/>
        </w:rPr>
        <w:t>declarative</w:t>
      </w:r>
      <w:r w:rsidRPr="00A668B4">
        <w:rPr>
          <w:rFonts w:ascii="Times New Roman" w:hAnsi="Times New Roman" w:cs="Times New Roman"/>
          <w:sz w:val="20"/>
          <w:szCs w:val="24"/>
        </w:rPr>
        <w:t xml:space="preserve"> 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4B31FD" w:rsidRPr="00A668B4" w:rsidRDefault="004B31FD" w:rsidP="008F7B8A">
      <w:pPr>
        <w:jc w:val="both"/>
        <w:rPr>
          <w:rFonts w:ascii="Times New Roman" w:eastAsia="Times New Roman" w:hAnsi="Times New Roman" w:cs="Times New Roman"/>
          <w:b/>
          <w:bCs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Cs w:val="20"/>
          <w:lang w:eastAsia="en-IE"/>
        </w:rPr>
        <w:br w:type="page"/>
      </w:r>
    </w:p>
    <w:p w:rsidR="00FD597B" w:rsidRPr="00A668B4" w:rsidRDefault="00030684" w:rsidP="008F7B8A">
      <w:pPr>
        <w:spacing w:line="240" w:lineRule="auto"/>
        <w:jc w:val="both"/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 xml:space="preserve">Supplementary </w:t>
      </w:r>
      <w:r w:rsidR="004B31FD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t xml:space="preserve">Table 2.2: 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Inverse variance meta-analysis results at </w:t>
      </w:r>
      <w:r w:rsidR="004B31FD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p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=0.05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polygene risk score 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threshold</w:t>
      </w:r>
      <w:r w:rsidR="003B13D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in the broad psychosis group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0"/>
        <w:gridCol w:w="2240"/>
        <w:gridCol w:w="960"/>
        <w:gridCol w:w="939"/>
        <w:gridCol w:w="981"/>
        <w:gridCol w:w="825"/>
        <w:gridCol w:w="1594"/>
        <w:gridCol w:w="960"/>
        <w:gridCol w:w="981"/>
        <w:gridCol w:w="960"/>
        <w:gridCol w:w="960"/>
        <w:gridCol w:w="960"/>
      </w:tblGrid>
      <w:tr w:rsidR="003F4B88" w:rsidRPr="00A668B4" w:rsidTr="00D442B8">
        <w:trPr>
          <w:trHeight w:val="300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82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9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505)</w:t>
            </w:r>
          </w:p>
        </w:tc>
        <w:tc>
          <w:tcPr>
            <w:tcW w:w="93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303)</w:t>
            </w:r>
          </w:p>
        </w:tc>
        <w:tc>
          <w:tcPr>
            <w:tcW w:w="82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594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8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870594">
        <w:trPr>
          <w:trHeight w:val="315"/>
        </w:trPr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3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82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94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98.16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43.503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62.734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67.89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93.3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24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32.93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85.51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1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525.022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951.5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01.5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68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16.50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15.21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01.069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978.26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776.1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77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09.89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231.91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44.144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410.59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322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62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67.35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52.287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56.308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444.23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31.6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52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50.90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99.539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77.281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54.24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9.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9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71.36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62.413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8.52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57.74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40.6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66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55.89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.59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99.771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21.28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1.7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17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085.25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411.46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78.07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259.96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216.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8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96.4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32.26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64.531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79.14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308.2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34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58.63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6.46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3.28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65.97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9.4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64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928.91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030.619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609.674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448.00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667.3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19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.51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7.13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.585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8.37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3.5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98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.51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5.466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1.8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5.63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9.2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95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3.91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2.66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7.66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8.20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3.5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92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96.55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9.85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65.737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45.32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76.7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1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07.13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05.16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60.454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12.22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91.3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3</w:t>
            </w:r>
          </w:p>
        </w:tc>
      </w:tr>
      <w:tr w:rsidR="003F4B88" w:rsidRPr="00A668B4" w:rsidTr="00870594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4.45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12.60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6.06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30.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58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77</w:t>
            </w:r>
          </w:p>
        </w:tc>
      </w:tr>
      <w:tr w:rsidR="003F4B88" w:rsidRPr="00A668B4" w:rsidTr="00870594">
        <w:trPr>
          <w:trHeight w:val="315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7.63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6.679</w:t>
            </w:r>
          </w:p>
        </w:tc>
        <w:tc>
          <w:tcPr>
            <w:tcW w:w="82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3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.15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8.674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8.3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13BE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82</w:t>
            </w:r>
          </w:p>
        </w:tc>
      </w:tr>
    </w:tbl>
    <w:p w:rsidR="005247F8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5247F8" w:rsidRPr="00A668B4">
        <w:rPr>
          <w:rFonts w:ascii="Times New Roman" w:hAnsi="Times New Roman" w:cs="Times New Roman"/>
          <w:szCs w:val="24"/>
        </w:rPr>
        <w:t xml:space="preserve">Results in bold indicate significance after </w:t>
      </w:r>
      <w:r w:rsidR="00CF0FAA" w:rsidRPr="00A668B4">
        <w:rPr>
          <w:rFonts w:ascii="Times New Roman" w:hAnsi="Times New Roman" w:cs="Times New Roman"/>
          <w:szCs w:val="24"/>
        </w:rPr>
        <w:t>correction for multiple testing across 5 cognitive domains.</w:t>
      </w:r>
    </w:p>
    <w:p w:rsidR="00FD597B" w:rsidRPr="00A668B4" w:rsidRDefault="005247F8" w:rsidP="00D13BED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</w:t>
      </w:r>
      <w:r w:rsidR="00571D47" w:rsidRPr="00A668B4">
        <w:rPr>
          <w:rFonts w:ascii="Times New Roman" w:hAnsi="Times New Roman" w:cs="Times New Roman"/>
          <w:sz w:val="20"/>
          <w:szCs w:val="24"/>
        </w:rPr>
        <w:t>echsler Test of Adult Reading; D</w:t>
      </w:r>
      <w:r w:rsidRPr="00A668B4">
        <w:rPr>
          <w:rFonts w:ascii="Times New Roman" w:hAnsi="Times New Roman" w:cs="Times New Roman"/>
          <w:sz w:val="20"/>
          <w:szCs w:val="24"/>
        </w:rPr>
        <w:t xml:space="preserve">M, </w:t>
      </w:r>
      <w:r w:rsidR="00907828" w:rsidRPr="00A668B4">
        <w:rPr>
          <w:rFonts w:ascii="Times New Roman" w:hAnsi="Times New Roman" w:cs="Times New Roman"/>
          <w:sz w:val="20"/>
          <w:szCs w:val="24"/>
        </w:rPr>
        <w:t>declarative</w:t>
      </w:r>
      <w:r w:rsidRPr="00A668B4">
        <w:rPr>
          <w:rFonts w:ascii="Times New Roman" w:hAnsi="Times New Roman" w:cs="Times New Roman"/>
          <w:sz w:val="20"/>
          <w:szCs w:val="24"/>
        </w:rPr>
        <w:t xml:space="preserve"> 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="00D13BED"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4B31FD" w:rsidRPr="00A668B4" w:rsidRDefault="004B31FD" w:rsidP="008F7B8A">
      <w:pPr>
        <w:jc w:val="both"/>
        <w:rPr>
          <w:rFonts w:ascii="Times New Roman" w:eastAsia="Times New Roman" w:hAnsi="Times New Roman" w:cs="Times New Roman"/>
          <w:b/>
          <w:bCs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Cs w:val="20"/>
          <w:lang w:eastAsia="en-IE"/>
        </w:rPr>
        <w:br w:type="page"/>
      </w:r>
    </w:p>
    <w:p w:rsidR="00FD597B" w:rsidRPr="00A668B4" w:rsidRDefault="00030684" w:rsidP="008F7B8A">
      <w:pPr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lastRenderedPageBreak/>
        <w:t xml:space="preserve">Supplementary </w:t>
      </w:r>
      <w:r w:rsidR="004B31FD" w:rsidRPr="00A668B4">
        <w:rPr>
          <w:rFonts w:ascii="Times New Roman" w:eastAsia="Times New Roman" w:hAnsi="Times New Roman" w:cs="Times New Roman"/>
          <w:b/>
          <w:bCs/>
          <w:sz w:val="24"/>
          <w:szCs w:val="24"/>
          <w:lang w:eastAsia="en-IE"/>
        </w:rPr>
        <w:t xml:space="preserve">Table 2.3: 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4"/>
          <w:lang w:eastAsia="en-IE"/>
        </w:rPr>
        <w:t xml:space="preserve">Inverse variance meta-analysis results at </w:t>
      </w:r>
      <w:r w:rsidR="004B31FD" w:rsidRPr="00A668B4">
        <w:rPr>
          <w:rFonts w:ascii="Times New Roman" w:eastAsia="Times New Roman" w:hAnsi="Times New Roman" w:cs="Times New Roman"/>
          <w:bCs/>
          <w:i/>
          <w:sz w:val="24"/>
          <w:szCs w:val="24"/>
          <w:lang w:eastAsia="en-IE"/>
        </w:rPr>
        <w:t>p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4"/>
          <w:lang w:eastAsia="en-IE"/>
        </w:rPr>
        <w:t xml:space="preserve">=0.5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4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4"/>
          <w:lang w:eastAsia="en-IE"/>
        </w:rPr>
        <w:t xml:space="preserve"> polygene risk score </w:t>
      </w:r>
      <w:r w:rsidR="004B31FD" w:rsidRPr="00A668B4">
        <w:rPr>
          <w:rFonts w:ascii="Times New Roman" w:eastAsia="Times New Roman" w:hAnsi="Times New Roman" w:cs="Times New Roman"/>
          <w:bCs/>
          <w:sz w:val="24"/>
          <w:szCs w:val="24"/>
          <w:lang w:eastAsia="en-IE"/>
        </w:rPr>
        <w:t>threshold</w:t>
      </w:r>
      <w:r w:rsidR="004B31FD" w:rsidRPr="00A668B4">
        <w:rPr>
          <w:rFonts w:ascii="Times New Roman" w:eastAsia="Times New Roman" w:hAnsi="Times New Roman" w:cs="Times New Roman"/>
          <w:sz w:val="24"/>
          <w:szCs w:val="24"/>
          <w:lang w:eastAsia="en-IE"/>
        </w:rPr>
        <w:t xml:space="preserve"> </w:t>
      </w:r>
      <w:r w:rsidR="003B13DC" w:rsidRPr="00A668B4">
        <w:rPr>
          <w:rFonts w:ascii="Times New Roman" w:eastAsia="Times New Roman" w:hAnsi="Times New Roman" w:cs="Times New Roman"/>
          <w:sz w:val="24"/>
          <w:szCs w:val="24"/>
          <w:lang w:eastAsia="en-IE"/>
        </w:rPr>
        <w:t>in the broad psychosis group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1"/>
        <w:gridCol w:w="2240"/>
        <w:gridCol w:w="960"/>
        <w:gridCol w:w="863"/>
        <w:gridCol w:w="1172"/>
        <w:gridCol w:w="850"/>
        <w:gridCol w:w="1571"/>
        <w:gridCol w:w="1134"/>
        <w:gridCol w:w="981"/>
        <w:gridCol w:w="850"/>
        <w:gridCol w:w="851"/>
        <w:gridCol w:w="887"/>
      </w:tblGrid>
      <w:tr w:rsidR="003F4B88" w:rsidRPr="00A668B4" w:rsidTr="00D442B8">
        <w:trPr>
          <w:trHeight w:val="300"/>
        </w:trPr>
        <w:tc>
          <w:tcPr>
            <w:tcW w:w="1301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86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7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7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738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870594">
        <w:trPr>
          <w:trHeight w:val="300"/>
        </w:trPr>
        <w:tc>
          <w:tcPr>
            <w:tcW w:w="130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505)</w:t>
            </w:r>
          </w:p>
        </w:tc>
        <w:tc>
          <w:tcPr>
            <w:tcW w:w="86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303)</w:t>
            </w:r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571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8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887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870594">
        <w:trPr>
          <w:trHeight w:val="315"/>
        </w:trPr>
        <w:tc>
          <w:tcPr>
            <w:tcW w:w="130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86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71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85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887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005.744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21.1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22.8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83.18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728.88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41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439.713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872.6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466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368.83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435.2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8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2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95.487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63.1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52.2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769.25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664.7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32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3.163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734.0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39.5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622.93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743.87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74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59.511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219.8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961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460.213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537.8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05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79.227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127.1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34.3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203.53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34.9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82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22.295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037.1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1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0.3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88.18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08.81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6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86.147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6.1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22.1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53.12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08.79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64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637.018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554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91.0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606.45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988.55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9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59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92.859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265.4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9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60.7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613.01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91.5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41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56.447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0.5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71.1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52.90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10.6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73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075.067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720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6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981.9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2409.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8445.44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7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41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2.79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40.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0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05.01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66.8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41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85.963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7.53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6.79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44.95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38.5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2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3.494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45.69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59.8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2.33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01.94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81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34.672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60.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03.9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605.27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813.27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86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88.762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6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52.82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21.4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988.49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45.59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35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53</w:t>
            </w:r>
          </w:p>
        </w:tc>
      </w:tr>
      <w:tr w:rsidR="003F4B88" w:rsidRPr="00A668B4" w:rsidTr="00E8393D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57.528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115.1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4</w:t>
            </w:r>
          </w:p>
        </w:tc>
        <w:tc>
          <w:tcPr>
            <w:tcW w:w="157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7.4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80.08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065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48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49</w:t>
            </w:r>
          </w:p>
        </w:tc>
      </w:tr>
      <w:tr w:rsidR="003F4B88" w:rsidRPr="00A668B4" w:rsidTr="00E8393D">
        <w:trPr>
          <w:trHeight w:val="315"/>
        </w:trPr>
        <w:tc>
          <w:tcPr>
            <w:tcW w:w="13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3.244</w:t>
            </w:r>
          </w:p>
        </w:tc>
        <w:tc>
          <w:tcPr>
            <w:tcW w:w="8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49.47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2</w:t>
            </w:r>
          </w:p>
        </w:tc>
        <w:tc>
          <w:tcPr>
            <w:tcW w:w="157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2.4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8.958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24.04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6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28</w:t>
            </w:r>
          </w:p>
        </w:tc>
        <w:tc>
          <w:tcPr>
            <w:tcW w:w="88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E8393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55</w:t>
            </w:r>
          </w:p>
        </w:tc>
      </w:tr>
    </w:tbl>
    <w:p w:rsidR="005247F8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001</w:t>
      </w:r>
      <w:r w:rsidR="005247F8" w:rsidRPr="00A668B4">
        <w:rPr>
          <w:rFonts w:ascii="Times New Roman" w:hAnsi="Times New Roman" w:cs="Times New Roman"/>
          <w:szCs w:val="24"/>
        </w:rPr>
        <w:t>. Results in bold indicate significance after correction for multi</w:t>
      </w:r>
      <w:r w:rsidR="00CF0FAA" w:rsidRPr="00A668B4">
        <w:rPr>
          <w:rFonts w:ascii="Times New Roman" w:hAnsi="Times New Roman" w:cs="Times New Roman"/>
          <w:szCs w:val="24"/>
        </w:rPr>
        <w:t>ple testing across 5 cognitive domains.</w:t>
      </w:r>
    </w:p>
    <w:p w:rsidR="005247F8" w:rsidRPr="00A668B4" w:rsidRDefault="005247F8" w:rsidP="008F7B8A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</w:t>
      </w:r>
      <w:r w:rsidR="00571D47" w:rsidRPr="00A668B4">
        <w:rPr>
          <w:rFonts w:ascii="Times New Roman" w:hAnsi="Times New Roman" w:cs="Times New Roman"/>
          <w:sz w:val="20"/>
          <w:szCs w:val="24"/>
        </w:rPr>
        <w:t>echsler Test of Adult Reading; D</w:t>
      </w:r>
      <w:r w:rsidRPr="00A668B4">
        <w:rPr>
          <w:rFonts w:ascii="Times New Roman" w:hAnsi="Times New Roman" w:cs="Times New Roman"/>
          <w:sz w:val="20"/>
          <w:szCs w:val="24"/>
        </w:rPr>
        <w:t xml:space="preserve">M, </w:t>
      </w:r>
      <w:r w:rsidR="00907828" w:rsidRPr="00A668B4">
        <w:rPr>
          <w:rFonts w:ascii="Times New Roman" w:hAnsi="Times New Roman" w:cs="Times New Roman"/>
          <w:sz w:val="20"/>
          <w:szCs w:val="24"/>
        </w:rPr>
        <w:t xml:space="preserve">declarative </w:t>
      </w:r>
      <w:r w:rsidRPr="00A668B4">
        <w:rPr>
          <w:rFonts w:ascii="Times New Roman" w:hAnsi="Times New Roman" w:cs="Times New Roman"/>
          <w:sz w:val="20"/>
          <w:szCs w:val="24"/>
        </w:rPr>
        <w:t xml:space="preserve">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FD597B" w:rsidRPr="00A668B4" w:rsidRDefault="00FD597B" w:rsidP="008F7B8A">
      <w:pPr>
        <w:jc w:val="both"/>
        <w:rPr>
          <w:rFonts w:ascii="Times New Roman" w:eastAsia="Times New Roman" w:hAnsi="Times New Roman" w:cs="Times New Roman"/>
          <w:b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szCs w:val="20"/>
          <w:lang w:eastAsia="en-IE"/>
        </w:rPr>
        <w:br w:type="page"/>
      </w:r>
    </w:p>
    <w:p w:rsidR="007A7D27" w:rsidRPr="00A668B4" w:rsidRDefault="00030684" w:rsidP="008F7B8A">
      <w:pPr>
        <w:jc w:val="both"/>
        <w:rPr>
          <w:rFonts w:ascii="Times New Roman" w:hAnsi="Times New Roman" w:cs="Times New Roman"/>
          <w:sz w:val="28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>Supplementary</w:t>
      </w:r>
      <w:r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 xml:space="preserve"> </w:t>
      </w:r>
      <w:r w:rsidR="00F34086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>Table 3</w:t>
      </w:r>
      <w:r w:rsidR="00F3645E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>.1</w:t>
      </w:r>
      <w:r w:rsidR="002F2B85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 xml:space="preserve">: </w:t>
      </w:r>
      <w:r w:rsidR="002F2B85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 xml:space="preserve">Inverse variance meta-analysis results at </w:t>
      </w:r>
      <w:r w:rsidR="002F2B85" w:rsidRPr="00A668B4">
        <w:rPr>
          <w:rFonts w:ascii="Times New Roman" w:eastAsia="Times New Roman" w:hAnsi="Times New Roman" w:cs="Times New Roman"/>
          <w:i/>
          <w:sz w:val="24"/>
          <w:szCs w:val="20"/>
          <w:lang w:eastAsia="en-IE"/>
        </w:rPr>
        <w:t>p</w:t>
      </w:r>
      <w:r w:rsidR="002F2B85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>=10</w:t>
      </w:r>
      <w:r w:rsidR="002F2B85" w:rsidRPr="00A668B4">
        <w:rPr>
          <w:rFonts w:ascii="Times New Roman" w:eastAsia="Times New Roman" w:hAnsi="Times New Roman" w:cs="Times New Roman"/>
          <w:sz w:val="24"/>
          <w:szCs w:val="20"/>
          <w:vertAlign w:val="superscript"/>
          <w:lang w:eastAsia="en-IE"/>
        </w:rPr>
        <w:t>-5</w:t>
      </w:r>
      <w:r w:rsidR="002F2B85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 xml:space="preserve">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polygene risk score </w:t>
      </w:r>
      <w:r w:rsidR="002F2B85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>threshold in narrow psychosis (SZ/SZA) sample</w:t>
      </w:r>
      <w:r w:rsidR="002F2B85" w:rsidRPr="00A668B4">
        <w:rPr>
          <w:rFonts w:ascii="Times New Roman" w:hAnsi="Times New Roman" w:cs="Times New Roman"/>
          <w:sz w:val="28"/>
        </w:rPr>
        <w:t xml:space="preserve"> 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0"/>
        <w:gridCol w:w="2240"/>
        <w:gridCol w:w="960"/>
        <w:gridCol w:w="956"/>
        <w:gridCol w:w="960"/>
        <w:gridCol w:w="823"/>
        <w:gridCol w:w="1615"/>
        <w:gridCol w:w="960"/>
        <w:gridCol w:w="966"/>
        <w:gridCol w:w="960"/>
        <w:gridCol w:w="960"/>
        <w:gridCol w:w="960"/>
      </w:tblGrid>
      <w:tr w:rsidR="003F4B88" w:rsidRPr="00A668B4" w:rsidTr="00366872">
        <w:trPr>
          <w:trHeight w:val="300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95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82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615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6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396)</w:t>
            </w:r>
          </w:p>
        </w:tc>
        <w:tc>
          <w:tcPr>
            <w:tcW w:w="95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189)</w:t>
            </w:r>
          </w:p>
        </w:tc>
        <w:tc>
          <w:tcPr>
            <w:tcW w:w="82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615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6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366872">
        <w:trPr>
          <w:trHeight w:val="315"/>
        </w:trPr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5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82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615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.846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4.98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5.5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5.109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6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95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.18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8.34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1.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24.31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1.8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15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3.43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1.388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5.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6.447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88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36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.551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9.49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5.4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8.228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7.3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6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92.66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3.06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4.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0.516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.1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34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6.83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2.153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1.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9.875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6.9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57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1.327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.60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.0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2.019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9.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1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1.08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.25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3.0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9.36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3.3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27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3.79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1.037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9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1.962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39.9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28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7.02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9.868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3.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6.363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2.7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27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.28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5.40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.7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9.273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.8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45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59.89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495.623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4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43.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41.802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628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39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.037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.77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.7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6.58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3.0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42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0.35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7.60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9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.0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.427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.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9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.087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.78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.3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.368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1.9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25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3.61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0.70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3.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8.138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4.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91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0.65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6.48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3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6.4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4.103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7.0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59</w:t>
            </w:r>
          </w:p>
        </w:tc>
      </w:tr>
      <w:tr w:rsidR="003F4B88" w:rsidRPr="00A668B4" w:rsidTr="00366872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.95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9.21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.4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7.884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6.8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11</w:t>
            </w:r>
          </w:p>
        </w:tc>
      </w:tr>
      <w:tr w:rsidR="003F4B88" w:rsidRPr="00A668B4" w:rsidTr="00366872">
        <w:trPr>
          <w:trHeight w:val="315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.26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.022</w:t>
            </w:r>
          </w:p>
        </w:tc>
        <w:tc>
          <w:tcPr>
            <w:tcW w:w="8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61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.2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.806</w:t>
            </w:r>
          </w:p>
        </w:tc>
        <w:tc>
          <w:tcPr>
            <w:tcW w:w="9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.3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CD3D35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79</w:t>
            </w:r>
          </w:p>
        </w:tc>
      </w:tr>
    </w:tbl>
    <w:p w:rsidR="007D7737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7D7737" w:rsidRPr="00A668B4">
        <w:rPr>
          <w:rFonts w:ascii="Times New Roman" w:hAnsi="Times New Roman" w:cs="Times New Roman"/>
          <w:szCs w:val="24"/>
        </w:rPr>
        <w:t xml:space="preserve">Results in bold indicate significance after </w:t>
      </w:r>
      <w:r w:rsidR="00CF0FAA" w:rsidRPr="00A668B4">
        <w:rPr>
          <w:rFonts w:ascii="Times New Roman" w:hAnsi="Times New Roman" w:cs="Times New Roman"/>
          <w:szCs w:val="24"/>
        </w:rPr>
        <w:t>correction for multiple testing across 5 cognitive domains.</w:t>
      </w:r>
    </w:p>
    <w:p w:rsidR="007D7737" w:rsidRPr="00A668B4" w:rsidRDefault="007D7737" w:rsidP="008F7B8A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</w:t>
      </w:r>
      <w:r w:rsidR="00571D47" w:rsidRPr="00A668B4">
        <w:rPr>
          <w:rFonts w:ascii="Times New Roman" w:hAnsi="Times New Roman" w:cs="Times New Roman"/>
          <w:sz w:val="20"/>
          <w:szCs w:val="24"/>
        </w:rPr>
        <w:t>echsler Test of Adult Reading; D</w:t>
      </w:r>
      <w:r w:rsidRPr="00A668B4">
        <w:rPr>
          <w:rFonts w:ascii="Times New Roman" w:hAnsi="Times New Roman" w:cs="Times New Roman"/>
          <w:sz w:val="20"/>
          <w:szCs w:val="24"/>
        </w:rPr>
        <w:t xml:space="preserve">M, </w:t>
      </w:r>
      <w:r w:rsidR="00907828" w:rsidRPr="00A668B4">
        <w:rPr>
          <w:rFonts w:ascii="Times New Roman" w:hAnsi="Times New Roman" w:cs="Times New Roman"/>
          <w:sz w:val="20"/>
          <w:szCs w:val="24"/>
        </w:rPr>
        <w:t xml:space="preserve">declarative </w:t>
      </w:r>
      <w:r w:rsidRPr="00A668B4">
        <w:rPr>
          <w:rFonts w:ascii="Times New Roman" w:hAnsi="Times New Roman" w:cs="Times New Roman"/>
          <w:sz w:val="20"/>
          <w:szCs w:val="24"/>
        </w:rPr>
        <w:t xml:space="preserve">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7A7D27" w:rsidRPr="00A668B4" w:rsidRDefault="00030684" w:rsidP="008F7B8A">
      <w:pPr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IE"/>
        </w:rPr>
      </w:pPr>
      <w:r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>Supplementary</w:t>
      </w:r>
      <w:r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 xml:space="preserve"> </w:t>
      </w:r>
      <w:r w:rsidR="00F34086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>Table 3</w:t>
      </w:r>
      <w:r w:rsidR="00F3645E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>.2</w:t>
      </w:r>
      <w:r w:rsidR="00E665ED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 xml:space="preserve">: </w:t>
      </w:r>
      <w:r w:rsidR="00E665ED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 xml:space="preserve">Inverse variance meta-analysis results at </w:t>
      </w:r>
      <w:r w:rsidR="00E665ED" w:rsidRPr="00A668B4">
        <w:rPr>
          <w:rFonts w:ascii="Times New Roman" w:eastAsia="Times New Roman" w:hAnsi="Times New Roman" w:cs="Times New Roman"/>
          <w:i/>
          <w:sz w:val="24"/>
          <w:szCs w:val="20"/>
          <w:lang w:eastAsia="en-IE"/>
        </w:rPr>
        <w:t>p</w:t>
      </w:r>
      <w:r w:rsidR="00E665ED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 xml:space="preserve">=0.05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polygene risk score </w:t>
      </w:r>
      <w:r w:rsidR="00E665ED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>threshold in narrow psychosis (SZ/SZA) sample</w:t>
      </w:r>
      <w:r w:rsidR="00E665ED" w:rsidRPr="00A668B4">
        <w:rPr>
          <w:rFonts w:ascii="Times New Roman" w:hAnsi="Times New Roman" w:cs="Times New Roman"/>
          <w:sz w:val="28"/>
        </w:rPr>
        <w:t xml:space="preserve"> 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1"/>
        <w:gridCol w:w="2240"/>
        <w:gridCol w:w="960"/>
        <w:gridCol w:w="759"/>
        <w:gridCol w:w="1150"/>
        <w:gridCol w:w="693"/>
        <w:gridCol w:w="1559"/>
        <w:gridCol w:w="1137"/>
        <w:gridCol w:w="981"/>
        <w:gridCol w:w="960"/>
        <w:gridCol w:w="960"/>
        <w:gridCol w:w="960"/>
      </w:tblGrid>
      <w:tr w:rsidR="003F4B88" w:rsidRPr="00A668B4" w:rsidTr="00D442B8">
        <w:trPr>
          <w:trHeight w:val="300"/>
        </w:trPr>
        <w:tc>
          <w:tcPr>
            <w:tcW w:w="1301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75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5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113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92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850812">
        <w:trPr>
          <w:trHeight w:val="300"/>
        </w:trPr>
        <w:tc>
          <w:tcPr>
            <w:tcW w:w="130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396)</w:t>
            </w:r>
          </w:p>
        </w:tc>
        <w:tc>
          <w:tcPr>
            <w:tcW w:w="75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189)</w:t>
            </w:r>
          </w:p>
        </w:tc>
        <w:tc>
          <w:tcPr>
            <w:tcW w:w="69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1137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8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850812">
        <w:trPr>
          <w:trHeight w:val="315"/>
        </w:trPr>
        <w:tc>
          <w:tcPr>
            <w:tcW w:w="130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75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6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37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8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2.426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00.798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8.74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34.61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477.1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63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95.428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474.25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94.95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716.11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26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34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24.52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49.413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34.70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962.49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93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72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19.808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510.596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29.44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661.46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02.5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72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09.96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27.50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27.757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76.6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1.0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72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67.827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12.93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79.72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23.35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63.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73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34.86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07.89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82.24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17.55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53.0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12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24.52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9.607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37.112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32.80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1.4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9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86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771.004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77.75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868.582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020.94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758.1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97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217.76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5.16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76.23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72.539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25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2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72.33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98.20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69.62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96.62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2.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1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48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296.351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1407.65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919.35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999.778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838.4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69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.904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09.41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9.45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54.22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93.1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79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5.25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52.3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3.99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3.014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1.0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29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1.19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6.716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9.509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5.01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44.0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13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88.392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1.89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0.789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33.817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95.3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62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49.97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27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36.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4.02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864.711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36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97</w:t>
            </w:r>
          </w:p>
        </w:tc>
      </w:tr>
      <w:tr w:rsidR="003F4B88" w:rsidRPr="00A668B4" w:rsidTr="0049727E">
        <w:trPr>
          <w:trHeight w:val="300"/>
        </w:trPr>
        <w:tc>
          <w:tcPr>
            <w:tcW w:w="130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1.55</w:t>
            </w:r>
          </w:p>
        </w:tc>
        <w:tc>
          <w:tcPr>
            <w:tcW w:w="7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59.52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3.08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79.275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73.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75</w:t>
            </w:r>
          </w:p>
        </w:tc>
      </w:tr>
      <w:tr w:rsidR="003F4B88" w:rsidRPr="00A668B4" w:rsidTr="0049727E">
        <w:trPr>
          <w:trHeight w:val="315"/>
        </w:trPr>
        <w:tc>
          <w:tcPr>
            <w:tcW w:w="13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3.702</w:t>
            </w:r>
          </w:p>
        </w:tc>
        <w:tc>
          <w:tcPr>
            <w:tcW w:w="7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0.791</w:t>
            </w:r>
          </w:p>
        </w:tc>
        <w:tc>
          <w:tcPr>
            <w:tcW w:w="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9.861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8.867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9.1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49727E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7</w:t>
            </w:r>
          </w:p>
        </w:tc>
      </w:tr>
    </w:tbl>
    <w:p w:rsidR="007D7737" w:rsidRPr="00A668B4" w:rsidRDefault="00366872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7D7737" w:rsidRPr="00A668B4">
        <w:rPr>
          <w:rFonts w:ascii="Times New Roman" w:hAnsi="Times New Roman" w:cs="Times New Roman"/>
          <w:szCs w:val="24"/>
        </w:rPr>
        <w:t xml:space="preserve">Results in bold indicate significance after </w:t>
      </w:r>
      <w:r w:rsidR="00CF0FAA" w:rsidRPr="00A668B4">
        <w:rPr>
          <w:rFonts w:ascii="Times New Roman" w:hAnsi="Times New Roman" w:cs="Times New Roman"/>
          <w:szCs w:val="24"/>
        </w:rPr>
        <w:t>correction for multiple testing across 5 cognitive domains.</w:t>
      </w:r>
    </w:p>
    <w:p w:rsidR="004030FE" w:rsidRPr="00A668B4" w:rsidRDefault="007D7737" w:rsidP="004030FE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>, microRNA 137; IQ, intelligence quotient; WTAR, W</w:t>
      </w:r>
      <w:r w:rsidR="00571D47" w:rsidRPr="00A668B4">
        <w:rPr>
          <w:rFonts w:ascii="Times New Roman" w:hAnsi="Times New Roman" w:cs="Times New Roman"/>
          <w:sz w:val="20"/>
          <w:szCs w:val="24"/>
        </w:rPr>
        <w:t>echsler Test of Adult Reading; D</w:t>
      </w:r>
      <w:r w:rsidRPr="00A668B4">
        <w:rPr>
          <w:rFonts w:ascii="Times New Roman" w:hAnsi="Times New Roman" w:cs="Times New Roman"/>
          <w:sz w:val="20"/>
          <w:szCs w:val="24"/>
        </w:rPr>
        <w:t xml:space="preserve">M, </w:t>
      </w:r>
      <w:r w:rsidR="00907828" w:rsidRPr="00A668B4">
        <w:rPr>
          <w:rFonts w:ascii="Times New Roman" w:hAnsi="Times New Roman" w:cs="Times New Roman"/>
          <w:sz w:val="20"/>
          <w:szCs w:val="24"/>
        </w:rPr>
        <w:t xml:space="preserve">declarative </w:t>
      </w:r>
      <w:r w:rsidRPr="00A668B4">
        <w:rPr>
          <w:rFonts w:ascii="Times New Roman" w:hAnsi="Times New Roman" w:cs="Times New Roman"/>
          <w:sz w:val="20"/>
          <w:szCs w:val="24"/>
        </w:rPr>
        <w:t xml:space="preserve">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7A7D27" w:rsidRPr="00A668B4" w:rsidRDefault="004030FE" w:rsidP="004030FE">
      <w:pPr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sz w:val="20"/>
          <w:szCs w:val="24"/>
        </w:rPr>
        <w:br w:type="page"/>
      </w:r>
      <w:r w:rsidR="00030684" w:rsidRPr="00A668B4">
        <w:rPr>
          <w:rFonts w:ascii="Times New Roman" w:eastAsia="Times New Roman" w:hAnsi="Times New Roman" w:cs="Times New Roman"/>
          <w:b/>
          <w:bCs/>
          <w:sz w:val="24"/>
          <w:szCs w:val="20"/>
          <w:lang w:eastAsia="en-IE"/>
        </w:rPr>
        <w:lastRenderedPageBreak/>
        <w:t>Supplementary</w:t>
      </w:r>
      <w:r w:rsidR="00030684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 xml:space="preserve"> </w:t>
      </w:r>
      <w:r w:rsidR="00F34086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>Table 3</w:t>
      </w:r>
      <w:r w:rsidR="00F3645E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>.3</w:t>
      </w:r>
      <w:r w:rsidR="00263DB3" w:rsidRPr="00A668B4">
        <w:rPr>
          <w:rFonts w:ascii="Times New Roman" w:eastAsia="Times New Roman" w:hAnsi="Times New Roman" w:cs="Times New Roman"/>
          <w:b/>
          <w:sz w:val="24"/>
          <w:szCs w:val="20"/>
          <w:lang w:eastAsia="en-IE"/>
        </w:rPr>
        <w:t xml:space="preserve">: </w:t>
      </w:r>
      <w:r w:rsidR="00263DB3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 xml:space="preserve">Inverse variance meta-analysis results at p=0.5 </w:t>
      </w:r>
      <w:r w:rsidR="001C38CC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MIR137</w:t>
      </w:r>
      <w:r w:rsidR="001C38CC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polygene risk score </w:t>
      </w:r>
      <w:r w:rsidR="00263DB3" w:rsidRPr="00A668B4">
        <w:rPr>
          <w:rFonts w:ascii="Times New Roman" w:eastAsia="Times New Roman" w:hAnsi="Times New Roman" w:cs="Times New Roman"/>
          <w:sz w:val="24"/>
          <w:szCs w:val="20"/>
          <w:lang w:eastAsia="en-IE"/>
        </w:rPr>
        <w:t>threshold in the narrow psychosis (SZ/SZA) sample</w:t>
      </w:r>
    </w:p>
    <w:tbl>
      <w:tblPr>
        <w:tblW w:w="13660" w:type="dxa"/>
        <w:tblInd w:w="93" w:type="dxa"/>
        <w:tblLook w:val="04A0" w:firstRow="1" w:lastRow="0" w:firstColumn="1" w:lastColumn="0" w:noHBand="0" w:noVBand="1"/>
      </w:tblPr>
      <w:tblGrid>
        <w:gridCol w:w="1300"/>
        <w:gridCol w:w="2240"/>
        <w:gridCol w:w="1153"/>
        <w:gridCol w:w="992"/>
        <w:gridCol w:w="1134"/>
        <w:gridCol w:w="709"/>
        <w:gridCol w:w="1559"/>
        <w:gridCol w:w="1134"/>
        <w:gridCol w:w="993"/>
        <w:gridCol w:w="708"/>
        <w:gridCol w:w="778"/>
        <w:gridCol w:w="960"/>
      </w:tblGrid>
      <w:tr w:rsidR="003F4B88" w:rsidRPr="00A668B4" w:rsidTr="00D442B8">
        <w:trPr>
          <w:trHeight w:val="300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A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mple B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Sampl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95% CI 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F4B88" w:rsidRPr="00A668B4" w:rsidRDefault="003F4B88" w:rsidP="00D442B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ombined  Sample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1738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 xml:space="preserve">Heterogeneity </w:t>
            </w:r>
          </w:p>
        </w:tc>
      </w:tr>
      <w:tr w:rsidR="003F4B88" w:rsidRPr="00A668B4" w:rsidTr="000D3D36">
        <w:trPr>
          <w:trHeight w:val="300"/>
        </w:trPr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Neuropsychological Variable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396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D442B8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(n=189)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r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1559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wer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Upper</w:t>
            </w:r>
          </w:p>
        </w:tc>
        <w:tc>
          <w:tcPr>
            <w:tcW w:w="708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  <w:tc>
          <w:tcPr>
            <w:tcW w:w="778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</w:t>
            </w: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  <w:t>p</w:t>
            </w:r>
          </w:p>
        </w:tc>
      </w:tr>
      <w:tr w:rsidR="003F4B88" w:rsidRPr="00A668B4" w:rsidTr="000D3D36">
        <w:trPr>
          <w:trHeight w:val="315"/>
        </w:trPr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224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B</w:t>
            </w: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559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708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778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IE"/>
              </w:rPr>
            </w:pP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IQ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re-morbid IQ (WTAR)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75.5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39.36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12.2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055.7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080.2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69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91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Verbal IQ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68.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238.4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225.1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998.13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547.78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4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formance IQ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055.3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12.7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588.9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192.13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014.26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1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85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ull-scale IQ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27.0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184.1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172.8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784.99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439.33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4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7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D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82.6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299.5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310.8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695.89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074.28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2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23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ogical memory 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078.6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88.5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80.2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116.6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356.11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1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96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1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40.02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023.3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3.4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372.2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325.3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25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Faces 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78.5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936.0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21.2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322.98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80.50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9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96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WM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errors)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422.4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9312.6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6013.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1832.59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3858.77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221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WM (strategy)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76.5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379.3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6.0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238.98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411.17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6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05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Letter-number sequencing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38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260.7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18.0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2723.2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7.14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66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62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Atten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ART reaction time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342.0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42293.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2396.8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7914.9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3121.1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0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4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59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2 digit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03.99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35.3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7.1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10.6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84.99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9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49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3 digit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4.7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44.3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88.8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425.57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803.26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47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66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CPT d’Prime 4 digit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23.37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30.9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08.4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2.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778.99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19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38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Social Cogniti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yes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61.3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688.6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8.6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608.85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3706.15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97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385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Hint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335.8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2840.8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1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37.9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6779.33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5103.4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8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7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5</w:t>
            </w:r>
          </w:p>
        </w:tc>
      </w:tr>
      <w:tr w:rsidR="003F4B88" w:rsidRPr="00A668B4" w:rsidTr="00383387">
        <w:trPr>
          <w:trHeight w:val="30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Externalising Bias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015.55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965.1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783.9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3139.03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571.19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1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96</w:t>
            </w:r>
          </w:p>
        </w:tc>
      </w:tr>
      <w:tr w:rsidR="003F4B88" w:rsidRPr="00A668B4" w:rsidTr="00383387">
        <w:trPr>
          <w:trHeight w:val="315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 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Personalising Bias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116.95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544.33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8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179.3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-823.94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465.17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58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8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F4B88" w:rsidRPr="00A668B4" w:rsidRDefault="003F4B88" w:rsidP="0038338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</w:pPr>
            <w:r w:rsidRPr="00A668B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E"/>
              </w:rPr>
              <w:t>0.009</w:t>
            </w:r>
          </w:p>
        </w:tc>
      </w:tr>
    </w:tbl>
    <w:p w:rsidR="00467BD5" w:rsidRPr="00A668B4" w:rsidRDefault="00366872" w:rsidP="00A16D9F">
      <w:pPr>
        <w:spacing w:after="0"/>
        <w:jc w:val="both"/>
        <w:rPr>
          <w:rFonts w:ascii="Times New Roman" w:hAnsi="Times New Roman" w:cs="Times New Roman"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 xml:space="preserve">&lt;0.0001. </w:t>
      </w:r>
      <w:r w:rsidR="00467BD5" w:rsidRPr="00A668B4">
        <w:rPr>
          <w:rFonts w:ascii="Times New Roman" w:hAnsi="Times New Roman" w:cs="Times New Roman"/>
          <w:szCs w:val="24"/>
        </w:rPr>
        <w:t>Results in bold indicate significance after correction for mul</w:t>
      </w:r>
      <w:r w:rsidR="00CF0FAA" w:rsidRPr="00A668B4">
        <w:rPr>
          <w:rFonts w:ascii="Times New Roman" w:hAnsi="Times New Roman" w:cs="Times New Roman"/>
          <w:szCs w:val="24"/>
        </w:rPr>
        <w:t>tiple testing across 5 cognitive domains.</w:t>
      </w:r>
    </w:p>
    <w:p w:rsidR="00A16D9F" w:rsidRPr="00A668B4" w:rsidRDefault="00A16D9F" w:rsidP="00A16D9F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A668B4">
        <w:rPr>
          <w:rFonts w:ascii="Times New Roman" w:hAnsi="Times New Roman" w:cs="Times New Roman"/>
          <w:i/>
          <w:sz w:val="20"/>
          <w:szCs w:val="24"/>
        </w:rPr>
        <w:t>MIR137</w:t>
      </w:r>
      <w:r w:rsidRPr="00A668B4">
        <w:rPr>
          <w:rFonts w:ascii="Times New Roman" w:hAnsi="Times New Roman" w:cs="Times New Roman"/>
          <w:sz w:val="20"/>
          <w:szCs w:val="24"/>
        </w:rPr>
        <w:t xml:space="preserve">, microRNA 137; IQ, intelligence quotient; WTAR, Wechsler Test of Adult Reading; DM, declarative memory; WM, working memory; SART, Sustained Attention to Response Task; CPT, Continuous Performance Task. MiR-137 polygene scores were thresholded at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10</w:t>
      </w:r>
      <w:r w:rsidRPr="00A668B4">
        <w:rPr>
          <w:rFonts w:ascii="Times New Roman" w:hAnsi="Times New Roman" w:cs="Times New Roman"/>
          <w:sz w:val="20"/>
          <w:szCs w:val="24"/>
          <w:vertAlign w:val="superscript"/>
        </w:rPr>
        <w:t>-5</w:t>
      </w:r>
      <w:r w:rsidRPr="00A668B4">
        <w:rPr>
          <w:rFonts w:ascii="Times New Roman" w:hAnsi="Times New Roman" w:cs="Times New Roman"/>
          <w:sz w:val="20"/>
          <w:szCs w:val="24"/>
        </w:rPr>
        <w:t xml:space="preserve">,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 xml:space="preserve">=0.05 and </w:t>
      </w:r>
      <w:r w:rsidRPr="00A668B4">
        <w:rPr>
          <w:rFonts w:ascii="Times New Roman" w:hAnsi="Times New Roman" w:cs="Times New Roman"/>
          <w:i/>
          <w:sz w:val="20"/>
          <w:szCs w:val="24"/>
        </w:rPr>
        <w:t>p</w:t>
      </w:r>
      <w:r w:rsidRPr="00A668B4">
        <w:rPr>
          <w:rFonts w:ascii="Times New Roman" w:hAnsi="Times New Roman" w:cs="Times New Roman"/>
          <w:sz w:val="20"/>
          <w:szCs w:val="24"/>
        </w:rPr>
        <w:t>=0.5.</w:t>
      </w:r>
    </w:p>
    <w:p w:rsidR="00A16D9F" w:rsidRPr="00A668B4" w:rsidRDefault="00A16D9F" w:rsidP="00A16D9F">
      <w:pPr>
        <w:spacing w:after="0"/>
        <w:jc w:val="both"/>
        <w:rPr>
          <w:rFonts w:ascii="Times New Roman" w:hAnsi="Times New Roman" w:cs="Times New Roman"/>
          <w:szCs w:val="24"/>
        </w:rPr>
      </w:pPr>
    </w:p>
    <w:p w:rsidR="00A16D9F" w:rsidRPr="00A668B4" w:rsidRDefault="00A16D9F" w:rsidP="00A16D9F">
      <w:pPr>
        <w:spacing w:after="0"/>
        <w:jc w:val="both"/>
        <w:rPr>
          <w:rFonts w:ascii="Times New Roman" w:hAnsi="Times New Roman" w:cs="Times New Roman"/>
          <w:szCs w:val="24"/>
        </w:rPr>
      </w:pPr>
    </w:p>
    <w:p w:rsidR="007A245F" w:rsidRPr="00A668B4" w:rsidRDefault="000663D3" w:rsidP="007A245F">
      <w:pPr>
        <w:spacing w:after="0" w:line="360" w:lineRule="auto"/>
        <w:rPr>
          <w:rFonts w:ascii="Times New Roman" w:eastAsia="Arial" w:hAnsi="Times New Roman" w:cs="Times New Roman"/>
          <w:b/>
          <w:sz w:val="24"/>
          <w:szCs w:val="20"/>
          <w:lang w:eastAsia="en-IE"/>
        </w:rPr>
      </w:pPr>
      <w:r w:rsidRPr="00A668B4">
        <w:rPr>
          <w:rFonts w:ascii="Times New Roman" w:eastAsia="Arial" w:hAnsi="Times New Roman" w:cs="Times New Roman"/>
          <w:b/>
          <w:sz w:val="24"/>
          <w:szCs w:val="20"/>
          <w:lang w:eastAsia="en-IE"/>
        </w:rPr>
        <w:t>Supplementary Table 4:</w:t>
      </w:r>
      <w:r w:rsidR="007A245F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 xml:space="preserve"> </w:t>
      </w:r>
      <w:r w:rsidR="007A245F" w:rsidRPr="00A668B4">
        <w:rPr>
          <w:rFonts w:ascii="Times New Roman" w:eastAsia="Arial" w:hAnsi="Times New Roman" w:cs="Times New Roman"/>
          <w:i/>
          <w:sz w:val="24"/>
          <w:szCs w:val="20"/>
          <w:lang w:eastAsia="en-IE"/>
        </w:rPr>
        <w:t>MIR137</w:t>
      </w:r>
      <w:r w:rsidR="007A245F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 xml:space="preserve"> polygenic score regression analysis for each neuropsychological va</w:t>
      </w:r>
      <w:r w:rsidR="00423F3E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 xml:space="preserve">riable in all cases and controls </w:t>
      </w:r>
      <w:r w:rsidR="00BD3E92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 xml:space="preserve">(n=988) </w:t>
      </w:r>
      <w:r w:rsidR="00100974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>(</w:t>
      </w:r>
      <w:r w:rsidR="00423F3E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>regardless of genotyping platform</w:t>
      </w:r>
      <w:r w:rsidR="00100974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>)</w:t>
      </w:r>
      <w:r w:rsidR="007A245F" w:rsidRPr="00A668B4">
        <w:rPr>
          <w:rFonts w:ascii="Times New Roman" w:eastAsia="Arial" w:hAnsi="Times New Roman" w:cs="Times New Roman"/>
          <w:sz w:val="24"/>
          <w:szCs w:val="20"/>
          <w:lang w:eastAsia="en-IE"/>
        </w:rPr>
        <w:t xml:space="preserve">. </w:t>
      </w:r>
    </w:p>
    <w:p w:rsidR="00A16D9F" w:rsidRPr="00A668B4" w:rsidRDefault="00A16D9F" w:rsidP="00A16D9F">
      <w:pPr>
        <w:spacing w:after="0"/>
        <w:jc w:val="both"/>
        <w:rPr>
          <w:rFonts w:ascii="Times New Roman" w:hAnsi="Times New Roman" w:cs="Times New Roman"/>
          <w:szCs w:val="24"/>
        </w:rPr>
      </w:pPr>
    </w:p>
    <w:tbl>
      <w:tblPr>
        <w:tblStyle w:val="TableGrid"/>
        <w:tblW w:w="14174" w:type="dxa"/>
        <w:jc w:val="center"/>
        <w:tblLook w:val="04A0" w:firstRow="1" w:lastRow="0" w:firstColumn="1" w:lastColumn="0" w:noHBand="0" w:noVBand="1"/>
      </w:tblPr>
      <w:tblGrid>
        <w:gridCol w:w="1037"/>
        <w:gridCol w:w="2416"/>
        <w:gridCol w:w="1683"/>
        <w:gridCol w:w="1607"/>
        <w:gridCol w:w="1708"/>
        <w:gridCol w:w="1816"/>
        <w:gridCol w:w="1810"/>
        <w:gridCol w:w="2097"/>
      </w:tblGrid>
      <w:tr w:rsidR="00C77B13" w:rsidRPr="00A668B4" w:rsidTr="004C5228">
        <w:trPr>
          <w:jc w:val="center"/>
        </w:trPr>
        <w:tc>
          <w:tcPr>
            <w:tcW w:w="1037" w:type="dxa"/>
            <w:tcBorders>
              <w:left w:val="single" w:sz="4" w:space="0" w:color="auto"/>
              <w:bottom w:val="nil"/>
              <w:right w:val="nil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2416" w:type="dxa"/>
            <w:tcBorders>
              <w:left w:val="nil"/>
              <w:bottom w:val="nil"/>
              <w:right w:val="single" w:sz="4" w:space="0" w:color="auto"/>
            </w:tcBorders>
          </w:tcPr>
          <w:p w:rsidR="00C77B13" w:rsidRPr="00A668B4" w:rsidRDefault="00C77B13" w:rsidP="00C77B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 xml:space="preserve">Neuropsychological </w:t>
            </w:r>
          </w:p>
        </w:tc>
        <w:tc>
          <w:tcPr>
            <w:tcW w:w="1683" w:type="dxa"/>
            <w:tcBorders>
              <w:left w:val="single" w:sz="4" w:space="0" w:color="auto"/>
              <w:bottom w:val="nil"/>
              <w:right w:val="nil"/>
            </w:tcBorders>
          </w:tcPr>
          <w:p w:rsidR="00C77B13" w:rsidRPr="00A668B4" w:rsidRDefault="00C77B13" w:rsidP="00C77B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p=10</w:t>
            </w:r>
            <w:r w:rsidRPr="00A668B4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-5</w:t>
            </w:r>
          </w:p>
        </w:tc>
        <w:tc>
          <w:tcPr>
            <w:tcW w:w="1607" w:type="dxa"/>
            <w:tcBorders>
              <w:left w:val="nil"/>
              <w:bottom w:val="nil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1708" w:type="dxa"/>
            <w:tcBorders>
              <w:left w:val="single" w:sz="4" w:space="0" w:color="auto"/>
              <w:bottom w:val="nil"/>
              <w:right w:val="nil"/>
            </w:tcBorders>
          </w:tcPr>
          <w:p w:rsidR="00C77B13" w:rsidRPr="00A668B4" w:rsidRDefault="00C77B13" w:rsidP="00C77B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p=0.05</w:t>
            </w:r>
          </w:p>
        </w:tc>
        <w:tc>
          <w:tcPr>
            <w:tcW w:w="1816" w:type="dxa"/>
            <w:tcBorders>
              <w:left w:val="nil"/>
              <w:bottom w:val="nil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1810" w:type="dxa"/>
            <w:tcBorders>
              <w:left w:val="single" w:sz="4" w:space="0" w:color="auto"/>
              <w:bottom w:val="nil"/>
              <w:right w:val="nil"/>
            </w:tcBorders>
          </w:tcPr>
          <w:p w:rsidR="00C77B13" w:rsidRPr="00A668B4" w:rsidRDefault="00C77B13" w:rsidP="00C77B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p=0.5</w:t>
            </w:r>
          </w:p>
        </w:tc>
        <w:tc>
          <w:tcPr>
            <w:tcW w:w="2097" w:type="dxa"/>
            <w:tcBorders>
              <w:left w:val="nil"/>
              <w:bottom w:val="nil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</w:tr>
      <w:tr w:rsidR="00C77B13" w:rsidRPr="00A668B4" w:rsidTr="004C5228">
        <w:trPr>
          <w:jc w:val="center"/>
        </w:trPr>
        <w:tc>
          <w:tcPr>
            <w:tcW w:w="103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77B13" w:rsidP="00A16D9F">
            <w:pPr>
              <w:rPr>
                <w:rFonts w:ascii="Times New Roman" w:hAnsi="Times New Roman" w:cs="Times New Roman"/>
                <w:sz w:val="20"/>
                <w:szCs w:val="24"/>
              </w:rPr>
            </w:pPr>
          </w:p>
        </w:tc>
        <w:tc>
          <w:tcPr>
            <w:tcW w:w="24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77B13" w:rsidRPr="00A668B4" w:rsidRDefault="00C77B13" w:rsidP="00A16D9F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Variable</w:t>
            </w:r>
          </w:p>
        </w:tc>
        <w:tc>
          <w:tcPr>
            <w:tcW w:w="168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77B13" w:rsidP="00C77B13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Standardised β</w:t>
            </w:r>
          </w:p>
        </w:tc>
        <w:tc>
          <w:tcPr>
            <w:tcW w:w="1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77B13" w:rsidRPr="00A668B4" w:rsidRDefault="00C77B13" w:rsidP="00A16D9F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r</w:t>
            </w:r>
            <w:r w:rsidRPr="00A668B4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2</w:t>
            </w: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 xml:space="preserve"> (</w:t>
            </w:r>
            <w:r w:rsidRPr="00A668B4">
              <w:rPr>
                <w:rFonts w:ascii="Times New Roman" w:hAnsi="Times New Roman" w:cs="Times New Roman"/>
                <w:i/>
                <w:sz w:val="20"/>
                <w:szCs w:val="24"/>
              </w:rPr>
              <w:t>p</w:t>
            </w: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)</w:t>
            </w:r>
          </w:p>
        </w:tc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77B13" w:rsidP="00C77B13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Standardised β</w:t>
            </w:r>
          </w:p>
        </w:tc>
        <w:tc>
          <w:tcPr>
            <w:tcW w:w="1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77B13" w:rsidRPr="00A668B4" w:rsidRDefault="00C77B13" w:rsidP="00A16D9F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r</w:t>
            </w:r>
            <w:r w:rsidRPr="00A668B4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2</w:t>
            </w: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 xml:space="preserve"> (</w:t>
            </w:r>
            <w:r w:rsidRPr="00A668B4">
              <w:rPr>
                <w:rFonts w:ascii="Times New Roman" w:hAnsi="Times New Roman" w:cs="Times New Roman"/>
                <w:i/>
                <w:sz w:val="20"/>
                <w:szCs w:val="24"/>
              </w:rPr>
              <w:t>p</w:t>
            </w: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)</w:t>
            </w:r>
          </w:p>
        </w:tc>
        <w:tc>
          <w:tcPr>
            <w:tcW w:w="18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77B13" w:rsidP="00A16D9F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Standardised β</w:t>
            </w:r>
          </w:p>
        </w:tc>
        <w:tc>
          <w:tcPr>
            <w:tcW w:w="2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77B13" w:rsidRPr="00A668B4" w:rsidRDefault="00C77B13" w:rsidP="00A16D9F">
            <w:pPr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r</w:t>
            </w:r>
            <w:r w:rsidRPr="00A668B4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2</w:t>
            </w: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 xml:space="preserve"> (</w:t>
            </w:r>
            <w:r w:rsidRPr="00A668B4">
              <w:rPr>
                <w:rFonts w:ascii="Times New Roman" w:hAnsi="Times New Roman" w:cs="Times New Roman"/>
                <w:i/>
                <w:sz w:val="20"/>
                <w:szCs w:val="24"/>
              </w:rPr>
              <w:t>p</w:t>
            </w: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)</w:t>
            </w:r>
          </w:p>
        </w:tc>
      </w:tr>
      <w:tr w:rsidR="00C77B13" w:rsidRPr="00A668B4" w:rsidTr="004C5228">
        <w:trPr>
          <w:trHeight w:val="1043"/>
          <w:jc w:val="center"/>
        </w:trPr>
        <w:tc>
          <w:tcPr>
            <w:tcW w:w="1037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IQ</w:t>
            </w:r>
          </w:p>
        </w:tc>
        <w:tc>
          <w:tcPr>
            <w:tcW w:w="2416" w:type="dxa"/>
            <w:tcBorders>
              <w:top w:val="single" w:sz="4" w:space="0" w:color="auto"/>
              <w:left w:val="nil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Pre-morbid IQ (WTAR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Verbal IQ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Performance IQ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Full-scale IQ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C46C3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33</w:t>
            </w:r>
          </w:p>
          <w:p w:rsidR="00393621" w:rsidRPr="00A668B4" w:rsidRDefault="00393621" w:rsidP="00DC549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085</w:t>
            </w:r>
          </w:p>
          <w:p w:rsidR="00393621" w:rsidRPr="00A668B4" w:rsidRDefault="00393621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51</w:t>
            </w:r>
          </w:p>
          <w:p w:rsidR="00393621" w:rsidRPr="00A668B4" w:rsidRDefault="00393621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73</w:t>
            </w:r>
          </w:p>
        </w:tc>
        <w:tc>
          <w:tcPr>
            <w:tcW w:w="160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349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07 (0.007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3 (0.133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5 (0.031)*</w:t>
            </w:r>
          </w:p>
        </w:tc>
        <w:tc>
          <w:tcPr>
            <w:tcW w:w="1708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0727A1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55</w:t>
            </w:r>
          </w:p>
          <w:p w:rsidR="000727A1" w:rsidRPr="00A668B4" w:rsidRDefault="000727A1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23</w:t>
            </w:r>
          </w:p>
          <w:p w:rsidR="00210306" w:rsidRPr="00A668B4" w:rsidRDefault="00210306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09</w:t>
            </w:r>
          </w:p>
          <w:p w:rsidR="00210306" w:rsidRPr="00A668B4" w:rsidRDefault="00210306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22</w:t>
            </w:r>
          </w:p>
        </w:tc>
        <w:tc>
          <w:tcPr>
            <w:tcW w:w="181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3 (0.114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5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2 (0.001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5 (0.000)***</w:t>
            </w:r>
          </w:p>
        </w:tc>
        <w:tc>
          <w:tcPr>
            <w:tcW w:w="1810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731C0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30</w:t>
            </w:r>
          </w:p>
          <w:p w:rsidR="00731C01" w:rsidRPr="00A668B4" w:rsidRDefault="00731C01" w:rsidP="00BE341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14</w:t>
            </w:r>
          </w:p>
          <w:p w:rsidR="00731C01" w:rsidRPr="00A668B4" w:rsidRDefault="00731C01" w:rsidP="00BE341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093</w:t>
            </w:r>
          </w:p>
          <w:p w:rsidR="00BE3413" w:rsidRPr="00A668B4" w:rsidRDefault="00BE3413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05</w:t>
            </w:r>
          </w:p>
        </w:tc>
        <w:tc>
          <w:tcPr>
            <w:tcW w:w="209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383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3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09 (0.006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1 (0.002)**</w:t>
            </w:r>
          </w:p>
        </w:tc>
      </w:tr>
      <w:tr w:rsidR="00C77B13" w:rsidRPr="00A668B4" w:rsidTr="004C5228">
        <w:trPr>
          <w:trHeight w:val="830"/>
          <w:jc w:val="center"/>
        </w:trPr>
        <w:tc>
          <w:tcPr>
            <w:tcW w:w="1037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DM</w:t>
            </w:r>
          </w:p>
        </w:tc>
        <w:tc>
          <w:tcPr>
            <w:tcW w:w="2416" w:type="dxa"/>
            <w:tcBorders>
              <w:top w:val="single" w:sz="4" w:space="0" w:color="auto"/>
              <w:left w:val="nil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Logical memory 1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Logical memory 2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Faces 1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Faces 2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C46C36" w:rsidP="00DC549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39</w:t>
            </w:r>
          </w:p>
          <w:p w:rsidR="00FB013B" w:rsidRPr="00A668B4" w:rsidRDefault="00FB013B" w:rsidP="00DC549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34</w:t>
            </w:r>
          </w:p>
          <w:p w:rsidR="00FB013B" w:rsidRPr="00A668B4" w:rsidRDefault="00FB013B" w:rsidP="00DC549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20</w:t>
            </w:r>
          </w:p>
          <w:p w:rsidR="00FB013B" w:rsidRPr="00A668B4" w:rsidRDefault="00FB013B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95</w:t>
            </w:r>
          </w:p>
        </w:tc>
        <w:tc>
          <w:tcPr>
            <w:tcW w:w="160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9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8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4 (0.001 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9 (0.010)*</w:t>
            </w:r>
          </w:p>
        </w:tc>
        <w:tc>
          <w:tcPr>
            <w:tcW w:w="1708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210306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55</w:t>
            </w:r>
          </w:p>
          <w:p w:rsidR="00FB4C5B" w:rsidRPr="00A668B4" w:rsidRDefault="00FB4C5B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61</w:t>
            </w:r>
          </w:p>
          <w:p w:rsidR="001B1F8A" w:rsidRPr="00A668B4" w:rsidRDefault="001B1F8A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22</w:t>
            </w:r>
          </w:p>
          <w:p w:rsidR="001B1F8A" w:rsidRPr="00A668B4" w:rsidRDefault="001B1F8A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01</w:t>
            </w:r>
          </w:p>
        </w:tc>
        <w:tc>
          <w:tcPr>
            <w:tcW w:w="181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24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26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5 (0.001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0 (0.006)**</w:t>
            </w:r>
          </w:p>
        </w:tc>
        <w:tc>
          <w:tcPr>
            <w:tcW w:w="1810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1A6274" w:rsidP="00BE341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40</w:t>
            </w:r>
          </w:p>
          <w:p w:rsidR="001A6274" w:rsidRPr="00A668B4" w:rsidRDefault="001A6274" w:rsidP="00BE341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49</w:t>
            </w:r>
          </w:p>
          <w:p w:rsidR="001A6274" w:rsidRPr="00A668B4" w:rsidRDefault="001A6274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93</w:t>
            </w:r>
          </w:p>
          <w:p w:rsidR="001A6274" w:rsidRPr="00A668B4" w:rsidRDefault="001A6274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63</w:t>
            </w:r>
          </w:p>
        </w:tc>
        <w:tc>
          <w:tcPr>
            <w:tcW w:w="209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20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22 (0.000)*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9 (0.012)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4 (0.087)</w:t>
            </w:r>
          </w:p>
        </w:tc>
      </w:tr>
      <w:tr w:rsidR="00C77B13" w:rsidRPr="00A668B4" w:rsidTr="004C5228">
        <w:trPr>
          <w:trHeight w:val="830"/>
          <w:jc w:val="center"/>
        </w:trPr>
        <w:tc>
          <w:tcPr>
            <w:tcW w:w="1037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WM</w:t>
            </w:r>
          </w:p>
        </w:tc>
        <w:tc>
          <w:tcPr>
            <w:tcW w:w="2416" w:type="dxa"/>
            <w:tcBorders>
              <w:top w:val="single" w:sz="4" w:space="0" w:color="auto"/>
              <w:left w:val="nil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SWM (errors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SWM (strategy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Letter-number sequencing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E42C6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60</w:t>
            </w:r>
          </w:p>
          <w:p w:rsidR="00E42C66" w:rsidRPr="00A668B4" w:rsidRDefault="00E42C6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36</w:t>
            </w:r>
          </w:p>
          <w:p w:rsidR="00D14189" w:rsidRPr="00A668B4" w:rsidRDefault="00D14189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66</w:t>
            </w:r>
          </w:p>
        </w:tc>
        <w:tc>
          <w:tcPr>
            <w:tcW w:w="160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4 (0.077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304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4 (0.030)*</w:t>
            </w:r>
          </w:p>
        </w:tc>
        <w:tc>
          <w:tcPr>
            <w:tcW w:w="1708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D92401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100</w:t>
            </w:r>
          </w:p>
          <w:p w:rsidR="006B2881" w:rsidRPr="00A668B4" w:rsidRDefault="00D92401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58</w:t>
            </w:r>
          </w:p>
          <w:p w:rsidR="00D92401" w:rsidRPr="00A668B4" w:rsidRDefault="00C52707" w:rsidP="006B288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07</w:t>
            </w:r>
          </w:p>
        </w:tc>
        <w:tc>
          <w:tcPr>
            <w:tcW w:w="181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0 (0.003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3 (0.110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1 (0.000)***</w:t>
            </w:r>
          </w:p>
        </w:tc>
        <w:tc>
          <w:tcPr>
            <w:tcW w:w="1810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C77B13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81</w:t>
            </w:r>
          </w:p>
          <w:p w:rsidR="00A17731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25</w:t>
            </w:r>
          </w:p>
          <w:p w:rsidR="00A17731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091</w:t>
            </w:r>
          </w:p>
        </w:tc>
        <w:tc>
          <w:tcPr>
            <w:tcW w:w="209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6 (0.017)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481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08 (0.003)**</w:t>
            </w:r>
          </w:p>
        </w:tc>
      </w:tr>
      <w:tr w:rsidR="00C77B13" w:rsidRPr="00A668B4" w:rsidTr="004C5228">
        <w:trPr>
          <w:trHeight w:val="848"/>
          <w:jc w:val="center"/>
        </w:trPr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Attention</w:t>
            </w:r>
          </w:p>
        </w:tc>
        <w:tc>
          <w:tcPr>
            <w:tcW w:w="24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SART reaction time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CPT d’Prime 2 digit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CPT d’Prime 3 digit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CPT d’Prime 4 digit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46C3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93</w:t>
            </w:r>
          </w:p>
          <w:p w:rsidR="00C46C36" w:rsidRPr="00A668B4" w:rsidRDefault="00C46C3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67</w:t>
            </w:r>
          </w:p>
          <w:p w:rsidR="00C46C36" w:rsidRPr="00A668B4" w:rsidRDefault="00C46C3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24</w:t>
            </w:r>
          </w:p>
          <w:p w:rsidR="00C46C36" w:rsidRPr="00A668B4" w:rsidRDefault="00C46C3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14</w:t>
            </w:r>
          </w:p>
        </w:tc>
        <w:tc>
          <w:tcPr>
            <w:tcW w:w="16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9 (0.016)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4 (0.134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590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760)</w:t>
            </w:r>
          </w:p>
        </w:tc>
        <w:tc>
          <w:tcPr>
            <w:tcW w:w="1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D92401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113</w:t>
            </w:r>
          </w:p>
          <w:p w:rsidR="000B414C" w:rsidRPr="00A668B4" w:rsidRDefault="000B414C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12</w:t>
            </w:r>
          </w:p>
          <w:p w:rsidR="000B414C" w:rsidRPr="00A668B4" w:rsidRDefault="000B414C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5</w:t>
            </w:r>
          </w:p>
          <w:p w:rsidR="000B414C" w:rsidRPr="00A668B4" w:rsidRDefault="000B414C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26</w:t>
            </w:r>
          </w:p>
        </w:tc>
        <w:tc>
          <w:tcPr>
            <w:tcW w:w="1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3 (0.003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787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920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581)</w:t>
            </w:r>
          </w:p>
        </w:tc>
        <w:tc>
          <w:tcPr>
            <w:tcW w:w="1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82</w:t>
            </w:r>
          </w:p>
          <w:p w:rsidR="00A17731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13</w:t>
            </w:r>
          </w:p>
          <w:p w:rsidR="00A17731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17</w:t>
            </w:r>
          </w:p>
          <w:p w:rsidR="00A17731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35</w:t>
            </w:r>
          </w:p>
        </w:tc>
        <w:tc>
          <w:tcPr>
            <w:tcW w:w="20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7 (0.033)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763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709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455)</w:t>
            </w:r>
          </w:p>
        </w:tc>
      </w:tr>
      <w:tr w:rsidR="00C77B13" w:rsidRPr="00A668B4" w:rsidTr="004C5228">
        <w:trPr>
          <w:trHeight w:val="825"/>
          <w:jc w:val="center"/>
        </w:trPr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Social Cognition</w:t>
            </w:r>
          </w:p>
        </w:tc>
        <w:tc>
          <w:tcPr>
            <w:tcW w:w="24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Eyes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Hint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EB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PB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B65AEB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25</w:t>
            </w:r>
          </w:p>
          <w:p w:rsidR="00B65AEB" w:rsidRPr="00A668B4" w:rsidRDefault="00FE15C6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66</w:t>
            </w:r>
          </w:p>
          <w:p w:rsidR="00B65AEB" w:rsidRPr="00A668B4" w:rsidRDefault="00B65AEB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22</w:t>
            </w:r>
          </w:p>
          <w:p w:rsidR="00B65AEB" w:rsidRPr="00A668B4" w:rsidRDefault="00B65AEB" w:rsidP="00DC549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14</w:t>
            </w:r>
          </w:p>
        </w:tc>
        <w:tc>
          <w:tcPr>
            <w:tcW w:w="16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530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4 (0.127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615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744)</w:t>
            </w:r>
          </w:p>
        </w:tc>
        <w:tc>
          <w:tcPr>
            <w:tcW w:w="1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CF1967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17</w:t>
            </w:r>
          </w:p>
          <w:p w:rsidR="00CF1967" w:rsidRPr="00A668B4" w:rsidRDefault="005B752F" w:rsidP="000727A1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21</w:t>
            </w:r>
          </w:p>
          <w:p w:rsidR="00CF1967" w:rsidRPr="00A668B4" w:rsidRDefault="00CF1967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32</w:t>
            </w:r>
          </w:p>
          <w:p w:rsidR="00CF1967" w:rsidRPr="00A668B4" w:rsidRDefault="00CF1967" w:rsidP="000727A1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24</w:t>
            </w:r>
          </w:p>
        </w:tc>
        <w:tc>
          <w:tcPr>
            <w:tcW w:w="1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662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5 (0.005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468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1 (0.596)</w:t>
            </w:r>
          </w:p>
        </w:tc>
        <w:tc>
          <w:tcPr>
            <w:tcW w:w="1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C77B13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16</w:t>
            </w:r>
          </w:p>
          <w:p w:rsidR="00A17731" w:rsidRPr="00A668B4" w:rsidRDefault="00A17731" w:rsidP="00BE3413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-0.116</w:t>
            </w:r>
          </w:p>
          <w:p w:rsidR="00C26461" w:rsidRPr="00A668B4" w:rsidRDefault="00C2646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13</w:t>
            </w:r>
          </w:p>
          <w:p w:rsidR="00C26461" w:rsidRPr="00A668B4" w:rsidRDefault="00C26461" w:rsidP="00BE3413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-0.022</w:t>
            </w:r>
          </w:p>
        </w:tc>
        <w:tc>
          <w:tcPr>
            <w:tcW w:w="20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678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0"/>
                <w:szCs w:val="24"/>
              </w:rPr>
              <w:t>0.014 (0.007)**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764)</w:t>
            </w:r>
          </w:p>
          <w:p w:rsidR="00C77B13" w:rsidRPr="00A668B4" w:rsidRDefault="00C77B13" w:rsidP="00A16D9F">
            <w:pPr>
              <w:spacing w:line="276" w:lineRule="auto"/>
              <w:rPr>
                <w:rFonts w:ascii="Times New Roman" w:hAnsi="Times New Roman" w:cs="Times New Roman"/>
                <w:sz w:val="20"/>
                <w:szCs w:val="24"/>
              </w:rPr>
            </w:pPr>
            <w:r w:rsidRPr="00A668B4">
              <w:rPr>
                <w:rFonts w:ascii="Times New Roman" w:hAnsi="Times New Roman" w:cs="Times New Roman"/>
                <w:sz w:val="20"/>
                <w:szCs w:val="24"/>
              </w:rPr>
              <w:t>0.000 (0.621)</w:t>
            </w:r>
          </w:p>
        </w:tc>
      </w:tr>
    </w:tbl>
    <w:p w:rsidR="007A245F" w:rsidRPr="00A668B4" w:rsidRDefault="007A245F" w:rsidP="007A245F">
      <w:pPr>
        <w:spacing w:after="0"/>
        <w:jc w:val="both"/>
        <w:rPr>
          <w:rFonts w:ascii="Times New Roman" w:hAnsi="Times New Roman" w:cs="Times New Roman"/>
          <w:szCs w:val="24"/>
        </w:rPr>
      </w:pPr>
      <w:r w:rsidRPr="00A668B4">
        <w:rPr>
          <w:rFonts w:ascii="Times New Roman" w:hAnsi="Times New Roman" w:cs="Times New Roman"/>
          <w:szCs w:val="24"/>
        </w:rPr>
        <w:t>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5; 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1; ***</w:t>
      </w:r>
      <w:r w:rsidRPr="00A668B4">
        <w:rPr>
          <w:rFonts w:ascii="Times New Roman" w:hAnsi="Times New Roman" w:cs="Times New Roman"/>
          <w:i/>
          <w:szCs w:val="24"/>
        </w:rPr>
        <w:t>p</w:t>
      </w:r>
      <w:r w:rsidRPr="00A668B4">
        <w:rPr>
          <w:rFonts w:ascii="Times New Roman" w:hAnsi="Times New Roman" w:cs="Times New Roman"/>
          <w:szCs w:val="24"/>
        </w:rPr>
        <w:t>&lt;0.0001. Results in bold indicate significance after correction for multiple testing across 5 cognitive domains.</w:t>
      </w:r>
    </w:p>
    <w:p w:rsidR="007A245F" w:rsidRPr="00A668B4" w:rsidRDefault="007A245F" w:rsidP="007A245F">
      <w:pPr>
        <w:spacing w:after="0" w:line="360" w:lineRule="auto"/>
        <w:rPr>
          <w:rFonts w:ascii="Times New Roman" w:eastAsia="Arial" w:hAnsi="Times New Roman" w:cs="Times New Roman"/>
          <w:sz w:val="20"/>
          <w:szCs w:val="20"/>
          <w:lang w:eastAsia="en-IE"/>
        </w:rPr>
      </w:pPr>
      <w:r w:rsidRPr="00A668B4">
        <w:rPr>
          <w:rFonts w:ascii="Times New Roman" w:eastAsia="Arial" w:hAnsi="Times New Roman" w:cs="Times New Roman"/>
          <w:i/>
          <w:sz w:val="20"/>
          <w:szCs w:val="20"/>
          <w:lang w:eastAsia="en-IE"/>
        </w:rPr>
        <w:t>MIR137</w:t>
      </w:r>
      <w:r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>, microRNA 137; IQ, intelligence quotient; WTAR, Wechsler Test of Adult</w:t>
      </w:r>
      <w:r w:rsidR="00533020"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 xml:space="preserve"> Reading;</w:t>
      </w:r>
      <w:r w:rsidR="00E97BCA"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 xml:space="preserve"> DM, declarative</w:t>
      </w:r>
      <w:r w:rsidR="00533020"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 xml:space="preserve"> memory; </w:t>
      </w:r>
      <w:r w:rsidR="008A4DB6"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>WM, working memory</w:t>
      </w:r>
      <w:r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>;</w:t>
      </w:r>
      <w:r w:rsidR="00533020"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 xml:space="preserve"> </w:t>
      </w:r>
      <w:r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 xml:space="preserve"> SART, Sustained Attention to Response Task; CPT, Continuous Performance Task. MiR-137 polygene scores were thresholded at </w:t>
      </w:r>
      <w:r w:rsidRPr="00A668B4">
        <w:rPr>
          <w:rFonts w:ascii="Times New Roman" w:eastAsia="Arial" w:hAnsi="Times New Roman" w:cs="Times New Roman"/>
          <w:i/>
          <w:sz w:val="20"/>
          <w:szCs w:val="20"/>
          <w:lang w:eastAsia="en-IE"/>
        </w:rPr>
        <w:t>p</w:t>
      </w:r>
      <w:r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>=10</w:t>
      </w:r>
      <w:r w:rsidRPr="00A668B4">
        <w:rPr>
          <w:rFonts w:ascii="Times New Roman" w:eastAsia="Arial" w:hAnsi="Times New Roman" w:cs="Times New Roman"/>
          <w:sz w:val="20"/>
          <w:szCs w:val="20"/>
          <w:vertAlign w:val="superscript"/>
          <w:lang w:eastAsia="en-IE"/>
        </w:rPr>
        <w:t>-5</w:t>
      </w:r>
      <w:r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 xml:space="preserve">, </w:t>
      </w:r>
      <w:r w:rsidRPr="00A668B4">
        <w:rPr>
          <w:rFonts w:ascii="Times New Roman" w:eastAsia="Arial" w:hAnsi="Times New Roman" w:cs="Times New Roman"/>
          <w:i/>
          <w:sz w:val="20"/>
          <w:szCs w:val="20"/>
          <w:lang w:eastAsia="en-IE"/>
        </w:rPr>
        <w:t>p</w:t>
      </w:r>
      <w:r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 xml:space="preserve">=0.05 and </w:t>
      </w:r>
      <w:r w:rsidRPr="00A668B4">
        <w:rPr>
          <w:rFonts w:ascii="Times New Roman" w:eastAsia="Arial" w:hAnsi="Times New Roman" w:cs="Times New Roman"/>
          <w:i/>
          <w:sz w:val="20"/>
          <w:szCs w:val="20"/>
          <w:lang w:eastAsia="en-IE"/>
        </w:rPr>
        <w:t>p</w:t>
      </w:r>
      <w:r w:rsidRPr="00A668B4">
        <w:rPr>
          <w:rFonts w:ascii="Times New Roman" w:eastAsia="Arial" w:hAnsi="Times New Roman" w:cs="Times New Roman"/>
          <w:sz w:val="20"/>
          <w:szCs w:val="20"/>
          <w:lang w:eastAsia="en-IE"/>
        </w:rPr>
        <w:t>=0.5.</w:t>
      </w:r>
    </w:p>
    <w:p w:rsidR="00A16D9F" w:rsidRPr="00A668B4" w:rsidRDefault="00A16D9F" w:rsidP="008F7B8A">
      <w:pPr>
        <w:spacing w:line="360" w:lineRule="auto"/>
        <w:jc w:val="both"/>
        <w:rPr>
          <w:rFonts w:ascii="Times New Roman" w:hAnsi="Times New Roman" w:cs="Times New Roman"/>
          <w:b/>
          <w:szCs w:val="24"/>
        </w:rPr>
      </w:pPr>
    </w:p>
    <w:p w:rsidR="00A16D9F" w:rsidRPr="00A668B4" w:rsidRDefault="0099328D" w:rsidP="000663D3">
      <w:pPr>
        <w:jc w:val="both"/>
        <w:rPr>
          <w:rFonts w:ascii="Times New Roman" w:hAnsi="Times New Roman" w:cs="Times New Roman"/>
        </w:rPr>
      </w:pPr>
      <w:r w:rsidRPr="00A668B4">
        <w:rPr>
          <w:rFonts w:ascii="Times New Roman" w:hAnsi="Times New Roman" w:cs="Times New Roman"/>
        </w:rPr>
        <w:br w:type="page"/>
      </w:r>
    </w:p>
    <w:p w:rsidR="00F6179A" w:rsidRPr="002951BC" w:rsidRDefault="00F6179A" w:rsidP="00F6179A">
      <w:pPr>
        <w:tabs>
          <w:tab w:val="left" w:pos="1460"/>
        </w:tabs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326CC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ry Table </w:t>
      </w:r>
      <w:r w:rsidRPr="002951BC">
        <w:rPr>
          <w:rFonts w:ascii="Times New Roman" w:hAnsi="Times New Roman" w:cs="Times New Roman"/>
          <w:b/>
          <w:sz w:val="24"/>
          <w:szCs w:val="24"/>
          <w:lang w:val="en-US"/>
        </w:rPr>
        <w:t>5:</w:t>
      </w:r>
      <w:r w:rsidRPr="002951BC">
        <w:rPr>
          <w:rFonts w:ascii="Times New Roman" w:hAnsi="Times New Roman" w:cs="Times New Roman"/>
          <w:sz w:val="24"/>
          <w:szCs w:val="24"/>
          <w:lang w:val="en-US"/>
        </w:rPr>
        <w:t xml:space="preserve"> Participant demographics – fMRI face processing sample</w:t>
      </w:r>
    </w:p>
    <w:tbl>
      <w:tblPr>
        <w:tblStyle w:val="TableGrid1"/>
        <w:tblW w:w="0" w:type="auto"/>
        <w:tblInd w:w="2360" w:type="dxa"/>
        <w:tblLook w:val="04A0" w:firstRow="1" w:lastRow="0" w:firstColumn="1" w:lastColumn="0" w:noHBand="0" w:noVBand="1"/>
      </w:tblPr>
      <w:tblGrid>
        <w:gridCol w:w="4621"/>
        <w:gridCol w:w="4621"/>
      </w:tblGrid>
      <w:tr w:rsidR="00F6179A" w:rsidRPr="002951BC" w:rsidTr="00476FD2"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bookmarkStart w:id="0" w:name="_GoBack"/>
            <w:bookmarkEnd w:id="0"/>
            <w:r w:rsidRPr="002951BC">
              <w:rPr>
                <w:rFonts w:cs="Times New Roman"/>
                <w:szCs w:val="24"/>
              </w:rPr>
              <w:t>Age</w:t>
            </w:r>
          </w:p>
        </w:tc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27.59 ± 7.70*</w:t>
            </w:r>
          </w:p>
        </w:tc>
      </w:tr>
      <w:tr w:rsidR="00F6179A" w:rsidRPr="002951BC" w:rsidTr="00476FD2"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Gender</w:t>
            </w:r>
          </w:p>
        </w:tc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37 M / 33 F</w:t>
            </w:r>
          </w:p>
        </w:tc>
      </w:tr>
      <w:tr w:rsidR="00F6179A" w:rsidRPr="002951BC" w:rsidTr="00476FD2"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Years of education</w:t>
            </w:r>
          </w:p>
        </w:tc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17.60 ± 3.40</w:t>
            </w:r>
          </w:p>
        </w:tc>
      </w:tr>
      <w:tr w:rsidR="00F6179A" w:rsidRPr="002951BC" w:rsidTr="00476FD2"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 xml:space="preserve">MIR137 pathway risk score at </w:t>
            </w:r>
            <w:r w:rsidR="001B4EC7" w:rsidRPr="001B4EC7">
              <w:rPr>
                <w:rFonts w:cs="Times New Roman"/>
                <w:bCs/>
                <w:i/>
                <w:szCs w:val="24"/>
              </w:rPr>
              <w:t>p</w:t>
            </w:r>
            <w:r w:rsidR="001B4EC7">
              <w:rPr>
                <w:rFonts w:cs="Times New Roman"/>
                <w:bCs/>
                <w:i/>
                <w:szCs w:val="24"/>
              </w:rPr>
              <w:t xml:space="preserve"> </w:t>
            </w:r>
            <w:r w:rsidR="001B4EC7" w:rsidRPr="001B4EC7">
              <w:rPr>
                <w:rFonts w:cs="Times New Roman"/>
                <w:bCs/>
                <w:szCs w:val="24"/>
              </w:rPr>
              <w:t>=</w:t>
            </w:r>
            <w:r w:rsidR="001B4EC7">
              <w:rPr>
                <w:rFonts w:cs="Times New Roman"/>
                <w:bCs/>
                <w:szCs w:val="24"/>
              </w:rPr>
              <w:t xml:space="preserve"> </w:t>
            </w:r>
            <w:r w:rsidR="001B4EC7" w:rsidRPr="001B4EC7">
              <w:rPr>
                <w:rFonts w:cs="Times New Roman"/>
                <w:bCs/>
                <w:szCs w:val="24"/>
              </w:rPr>
              <w:t>10</w:t>
            </w:r>
            <w:r w:rsidR="001B4EC7" w:rsidRPr="001B4EC7">
              <w:rPr>
                <w:rFonts w:cs="Times New Roman"/>
                <w:bCs/>
                <w:szCs w:val="24"/>
                <w:vertAlign w:val="superscript"/>
              </w:rPr>
              <w:t>-5</w:t>
            </w:r>
          </w:p>
        </w:tc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0.047671429 ± 0.006912961</w:t>
            </w:r>
          </w:p>
        </w:tc>
      </w:tr>
      <w:tr w:rsidR="00F6179A" w:rsidRPr="002951BC" w:rsidTr="00476FD2"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 xml:space="preserve">MIR137 pathway risk score at </w:t>
            </w:r>
            <w:r w:rsidRPr="001B4EC7">
              <w:rPr>
                <w:rFonts w:cs="Times New Roman"/>
                <w:i/>
                <w:szCs w:val="24"/>
              </w:rPr>
              <w:t>p</w:t>
            </w:r>
            <w:r w:rsidRPr="002951BC">
              <w:rPr>
                <w:rFonts w:cs="Times New Roman"/>
                <w:szCs w:val="24"/>
              </w:rPr>
              <w:t xml:space="preserve"> = 0.05</w:t>
            </w:r>
          </w:p>
        </w:tc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0.022964286 ± 0.00072752</w:t>
            </w:r>
          </w:p>
        </w:tc>
      </w:tr>
      <w:tr w:rsidR="00F6179A" w:rsidRPr="002951BC" w:rsidTr="00476FD2"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 xml:space="preserve">MIR137 pathway risk score at </w:t>
            </w:r>
            <w:r w:rsidRPr="001B4EC7">
              <w:rPr>
                <w:rFonts w:cs="Times New Roman"/>
                <w:i/>
                <w:szCs w:val="24"/>
              </w:rPr>
              <w:t>p</w:t>
            </w:r>
            <w:r w:rsidRPr="002951BC">
              <w:rPr>
                <w:rFonts w:cs="Times New Roman"/>
                <w:szCs w:val="24"/>
              </w:rPr>
              <w:t xml:space="preserve"> = 0.5</w:t>
            </w:r>
          </w:p>
        </w:tc>
        <w:tc>
          <w:tcPr>
            <w:tcW w:w="4621" w:type="dxa"/>
          </w:tcPr>
          <w:p w:rsidR="00F6179A" w:rsidRPr="002951BC" w:rsidRDefault="00F6179A" w:rsidP="006E290D">
            <w:pPr>
              <w:spacing w:line="360" w:lineRule="auto"/>
              <w:jc w:val="center"/>
              <w:rPr>
                <w:rFonts w:cs="Times New Roman"/>
                <w:szCs w:val="24"/>
              </w:rPr>
            </w:pPr>
            <w:r w:rsidRPr="002951BC">
              <w:rPr>
                <w:rFonts w:cs="Times New Roman"/>
                <w:szCs w:val="24"/>
              </w:rPr>
              <w:t>0.014232857 ± 0.000217176</w:t>
            </w:r>
          </w:p>
        </w:tc>
      </w:tr>
    </w:tbl>
    <w:p w:rsidR="00F6179A" w:rsidRPr="004D1DCC" w:rsidRDefault="00F6179A" w:rsidP="006E290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951BC">
        <w:rPr>
          <w:rFonts w:ascii="Times New Roman" w:hAnsi="Times New Roman" w:cs="Times New Roman"/>
          <w:sz w:val="24"/>
          <w:szCs w:val="24"/>
        </w:rPr>
        <w:t>*mean ± standard deviation reported</w:t>
      </w:r>
    </w:p>
    <w:p w:rsidR="001B4EC7" w:rsidRDefault="001B4EC7">
      <w:pPr>
        <w:rPr>
          <w:rFonts w:ascii="Times New Roman" w:eastAsia="Times New Roman" w:hAnsi="Times New Roman" w:cs="Times New Roman"/>
          <w:b/>
          <w:bCs/>
          <w:szCs w:val="20"/>
          <w:lang w:eastAsia="en-IE"/>
        </w:rPr>
      </w:pPr>
      <w:r>
        <w:rPr>
          <w:rFonts w:ascii="Times New Roman" w:eastAsia="Times New Roman" w:hAnsi="Times New Roman" w:cs="Times New Roman"/>
          <w:b/>
          <w:bCs/>
          <w:szCs w:val="20"/>
          <w:lang w:eastAsia="en-IE"/>
        </w:rPr>
        <w:br w:type="page"/>
      </w:r>
    </w:p>
    <w:p w:rsidR="00F6179A" w:rsidRDefault="00F6179A" w:rsidP="00EA613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szCs w:val="20"/>
          <w:lang w:eastAsia="en-IE"/>
        </w:rPr>
      </w:pPr>
    </w:p>
    <w:p w:rsidR="00B240E6" w:rsidRPr="00A668B4" w:rsidRDefault="00030684" w:rsidP="00EA6130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A668B4">
        <w:rPr>
          <w:rFonts w:ascii="Times New Roman" w:eastAsia="Times New Roman" w:hAnsi="Times New Roman" w:cs="Times New Roman"/>
          <w:b/>
          <w:bCs/>
          <w:szCs w:val="20"/>
          <w:lang w:eastAsia="en-IE"/>
        </w:rPr>
        <w:t>Supplementary</w:t>
      </w:r>
      <w:r w:rsidRPr="00A668B4">
        <w:rPr>
          <w:rFonts w:ascii="Times New Roman" w:hAnsi="Times New Roman" w:cs="Times New Roman"/>
          <w:b/>
          <w:sz w:val="24"/>
        </w:rPr>
        <w:t xml:space="preserve"> </w:t>
      </w:r>
      <w:r w:rsidR="00B240E6" w:rsidRPr="00A668B4">
        <w:rPr>
          <w:rFonts w:ascii="Times New Roman" w:hAnsi="Times New Roman" w:cs="Times New Roman"/>
          <w:b/>
          <w:sz w:val="24"/>
        </w:rPr>
        <w:t>Table</w:t>
      </w:r>
      <w:r w:rsidR="000663D3" w:rsidRPr="00A668B4">
        <w:rPr>
          <w:rFonts w:ascii="Times New Roman" w:hAnsi="Times New Roman" w:cs="Times New Roman"/>
          <w:b/>
          <w:sz w:val="24"/>
        </w:rPr>
        <w:t xml:space="preserve"> </w:t>
      </w:r>
      <w:r w:rsidR="00F6179A" w:rsidRPr="007326CC">
        <w:rPr>
          <w:rFonts w:ascii="Times New Roman" w:hAnsi="Times New Roman" w:cs="Times New Roman"/>
          <w:b/>
          <w:sz w:val="24"/>
        </w:rPr>
        <w:t>6</w:t>
      </w:r>
      <w:r w:rsidR="00B240E6" w:rsidRPr="00A668B4">
        <w:rPr>
          <w:rFonts w:ascii="Times New Roman" w:hAnsi="Times New Roman" w:cs="Times New Roman"/>
          <w:b/>
          <w:sz w:val="24"/>
        </w:rPr>
        <w:t>:</w:t>
      </w:r>
      <w:r w:rsidR="00B240E6" w:rsidRPr="00A668B4">
        <w:rPr>
          <w:rFonts w:ascii="Times New Roman" w:hAnsi="Times New Roman" w:cs="Times New Roman"/>
          <w:sz w:val="24"/>
        </w:rPr>
        <w:t xml:space="preserve"> Clusters, including individual peaks, showing significantly increased activity with increasing </w:t>
      </w:r>
      <w:r w:rsidR="00B240E6" w:rsidRPr="00A668B4">
        <w:rPr>
          <w:rFonts w:ascii="Times New Roman" w:hAnsi="Times New Roman" w:cs="Times New Roman"/>
          <w:i/>
          <w:sz w:val="24"/>
        </w:rPr>
        <w:t>MIR137</w:t>
      </w:r>
      <w:r w:rsidR="00B240E6" w:rsidRPr="00A668B4">
        <w:rPr>
          <w:rFonts w:ascii="Times New Roman" w:hAnsi="Times New Roman" w:cs="Times New Roman"/>
          <w:sz w:val="24"/>
        </w:rPr>
        <w:t xml:space="preserve"> pathway risk score (</w:t>
      </w:r>
      <w:r w:rsidR="00AF0A22" w:rsidRPr="00A668B4">
        <w:rPr>
          <w:rFonts w:ascii="Times New Roman" w:eastAsia="Times New Roman" w:hAnsi="Times New Roman" w:cs="Times New Roman"/>
          <w:bCs/>
          <w:i/>
          <w:sz w:val="24"/>
          <w:szCs w:val="20"/>
          <w:lang w:eastAsia="en-IE"/>
        </w:rPr>
        <w:t>p</w:t>
      </w:r>
      <w:r w:rsidR="00AF0A22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>=10</w:t>
      </w:r>
      <w:r w:rsidR="00AF0A22" w:rsidRPr="00A668B4">
        <w:rPr>
          <w:rFonts w:ascii="Times New Roman" w:eastAsia="Times New Roman" w:hAnsi="Times New Roman" w:cs="Times New Roman"/>
          <w:bCs/>
          <w:sz w:val="24"/>
          <w:szCs w:val="20"/>
          <w:vertAlign w:val="superscript"/>
          <w:lang w:eastAsia="en-IE"/>
        </w:rPr>
        <w:t>-5</w:t>
      </w:r>
      <w:r w:rsidR="00AF0A22" w:rsidRPr="00A668B4">
        <w:rPr>
          <w:rFonts w:ascii="Times New Roman" w:eastAsia="Times New Roman" w:hAnsi="Times New Roman" w:cs="Times New Roman"/>
          <w:bCs/>
          <w:sz w:val="24"/>
          <w:szCs w:val="20"/>
          <w:lang w:eastAsia="en-IE"/>
        </w:rPr>
        <w:t xml:space="preserve"> </w:t>
      </w:r>
      <w:r w:rsidR="00B240E6" w:rsidRPr="00A668B4">
        <w:rPr>
          <w:rFonts w:ascii="Times New Roman" w:hAnsi="Times New Roman" w:cs="Times New Roman"/>
          <w:sz w:val="24"/>
        </w:rPr>
        <w:t>level) during increasing spatial working memory load (3 dots versus 1 dot), corrected for multiple comparisons at the cluster-level</w:t>
      </w:r>
      <w:r w:rsidR="00CD125C" w:rsidRPr="00A668B4">
        <w:rPr>
          <w:rFonts w:ascii="Times New Roman" w:hAnsi="Times New Roman" w:cs="Times New Roman"/>
          <w:sz w:val="24"/>
        </w:rPr>
        <w:t>.</w:t>
      </w:r>
    </w:p>
    <w:tbl>
      <w:tblPr>
        <w:tblStyle w:val="TableGrid"/>
        <w:tblW w:w="0" w:type="auto"/>
        <w:jc w:val="center"/>
        <w:tblInd w:w="250" w:type="dxa"/>
        <w:tblLook w:val="04A0" w:firstRow="1" w:lastRow="0" w:firstColumn="1" w:lastColumn="0" w:noHBand="0" w:noVBand="1"/>
      </w:tblPr>
      <w:tblGrid>
        <w:gridCol w:w="1134"/>
        <w:gridCol w:w="1003"/>
        <w:gridCol w:w="982"/>
        <w:gridCol w:w="2876"/>
        <w:gridCol w:w="807"/>
        <w:gridCol w:w="808"/>
        <w:gridCol w:w="1403"/>
      </w:tblGrid>
      <w:tr w:rsidR="00B240E6" w:rsidRPr="00A668B4" w:rsidTr="00B240E6">
        <w:trPr>
          <w:jc w:val="center"/>
        </w:trPr>
        <w:tc>
          <w:tcPr>
            <w:tcW w:w="1134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4"/>
                <w:szCs w:val="24"/>
              </w:rPr>
              <w:t>Cluster</w:t>
            </w:r>
          </w:p>
        </w:tc>
        <w:tc>
          <w:tcPr>
            <w:tcW w:w="1003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4"/>
                <w:szCs w:val="24"/>
              </w:rPr>
              <w:t>Extent (voxels)</w:t>
            </w:r>
          </w:p>
        </w:tc>
        <w:tc>
          <w:tcPr>
            <w:tcW w:w="9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4"/>
                <w:szCs w:val="24"/>
              </w:rPr>
              <w:t>p value</w:t>
            </w:r>
          </w:p>
        </w:tc>
        <w:tc>
          <w:tcPr>
            <w:tcW w:w="2876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4"/>
                <w:szCs w:val="24"/>
              </w:rPr>
              <w:t>Cluster peak</w:t>
            </w:r>
          </w:p>
        </w:tc>
        <w:tc>
          <w:tcPr>
            <w:tcW w:w="807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4"/>
                <w:szCs w:val="24"/>
              </w:rPr>
              <w:t>t-value</w:t>
            </w:r>
          </w:p>
        </w:tc>
        <w:tc>
          <w:tcPr>
            <w:tcW w:w="808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4"/>
                <w:szCs w:val="24"/>
              </w:rPr>
              <w:t>Z-value</w:t>
            </w:r>
          </w:p>
        </w:tc>
        <w:tc>
          <w:tcPr>
            <w:tcW w:w="13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b/>
                <w:sz w:val="24"/>
                <w:szCs w:val="24"/>
              </w:rPr>
              <w:t>Peak coordinates (MNI)</w:t>
            </w:r>
          </w:p>
        </w:tc>
      </w:tr>
      <w:tr w:rsidR="00B240E6" w:rsidRPr="00A668B4" w:rsidTr="00B240E6">
        <w:trPr>
          <w:jc w:val="center"/>
        </w:trPr>
        <w:tc>
          <w:tcPr>
            <w:tcW w:w="1134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5</w:t>
            </w:r>
          </w:p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0.011</w:t>
            </w:r>
          </w:p>
        </w:tc>
        <w:tc>
          <w:tcPr>
            <w:tcW w:w="2876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Right inferior occipital gyrus</w:t>
            </w:r>
          </w:p>
        </w:tc>
        <w:tc>
          <w:tcPr>
            <w:tcW w:w="807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.80</w:t>
            </w:r>
          </w:p>
        </w:tc>
        <w:tc>
          <w:tcPr>
            <w:tcW w:w="808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.49</w:t>
            </w:r>
          </w:p>
        </w:tc>
        <w:tc>
          <w:tcPr>
            <w:tcW w:w="13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8 -76 -2</w:t>
            </w:r>
          </w:p>
        </w:tc>
      </w:tr>
      <w:tr w:rsidR="00B240E6" w:rsidRPr="00A668B4" w:rsidTr="00B240E6">
        <w:trPr>
          <w:jc w:val="center"/>
        </w:trPr>
        <w:tc>
          <w:tcPr>
            <w:tcW w:w="1134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3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6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Not found on any probability map</w:t>
            </w:r>
          </w:p>
        </w:tc>
        <w:tc>
          <w:tcPr>
            <w:tcW w:w="807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.73</w:t>
            </w:r>
          </w:p>
        </w:tc>
        <w:tc>
          <w:tcPr>
            <w:tcW w:w="808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.43</w:t>
            </w:r>
          </w:p>
        </w:tc>
        <w:tc>
          <w:tcPr>
            <w:tcW w:w="13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36 -58 1</w:t>
            </w:r>
          </w:p>
        </w:tc>
      </w:tr>
      <w:tr w:rsidR="00B240E6" w:rsidRPr="00A668B4" w:rsidTr="00B240E6">
        <w:trPr>
          <w:jc w:val="center"/>
        </w:trPr>
        <w:tc>
          <w:tcPr>
            <w:tcW w:w="1134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3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6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Right middle temporal gyrus</w:t>
            </w:r>
          </w:p>
        </w:tc>
        <w:tc>
          <w:tcPr>
            <w:tcW w:w="807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.27</w:t>
            </w:r>
          </w:p>
        </w:tc>
        <w:tc>
          <w:tcPr>
            <w:tcW w:w="808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.05</w:t>
            </w:r>
          </w:p>
        </w:tc>
        <w:tc>
          <w:tcPr>
            <w:tcW w:w="13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54 -67 1</w:t>
            </w:r>
          </w:p>
        </w:tc>
      </w:tr>
      <w:tr w:rsidR="00B240E6" w:rsidRPr="00A668B4" w:rsidTr="00B240E6">
        <w:trPr>
          <w:jc w:val="center"/>
        </w:trPr>
        <w:tc>
          <w:tcPr>
            <w:tcW w:w="1134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003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1</w:t>
            </w:r>
          </w:p>
        </w:tc>
        <w:tc>
          <w:tcPr>
            <w:tcW w:w="9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0.038</w:t>
            </w:r>
          </w:p>
        </w:tc>
        <w:tc>
          <w:tcPr>
            <w:tcW w:w="2876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Not found on any probability map</w:t>
            </w:r>
          </w:p>
        </w:tc>
        <w:tc>
          <w:tcPr>
            <w:tcW w:w="807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4.19</w:t>
            </w:r>
          </w:p>
        </w:tc>
        <w:tc>
          <w:tcPr>
            <w:tcW w:w="808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3.97</w:t>
            </w:r>
          </w:p>
        </w:tc>
        <w:tc>
          <w:tcPr>
            <w:tcW w:w="13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3 -34 16</w:t>
            </w:r>
          </w:p>
        </w:tc>
      </w:tr>
      <w:tr w:rsidR="00B240E6" w:rsidRPr="00A668B4" w:rsidTr="00B240E6">
        <w:trPr>
          <w:jc w:val="center"/>
        </w:trPr>
        <w:tc>
          <w:tcPr>
            <w:tcW w:w="1134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3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6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Not found on any probability map</w:t>
            </w:r>
          </w:p>
        </w:tc>
        <w:tc>
          <w:tcPr>
            <w:tcW w:w="807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3.98</w:t>
            </w:r>
          </w:p>
        </w:tc>
        <w:tc>
          <w:tcPr>
            <w:tcW w:w="808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3.79</w:t>
            </w:r>
          </w:p>
        </w:tc>
        <w:tc>
          <w:tcPr>
            <w:tcW w:w="13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-9 -40 19</w:t>
            </w:r>
          </w:p>
        </w:tc>
      </w:tr>
      <w:tr w:rsidR="00B240E6" w:rsidRPr="00A668B4" w:rsidTr="00B240E6">
        <w:trPr>
          <w:jc w:val="center"/>
        </w:trPr>
        <w:tc>
          <w:tcPr>
            <w:tcW w:w="1134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3" w:type="dxa"/>
          </w:tcPr>
          <w:p w:rsidR="00B240E6" w:rsidRPr="00A668B4" w:rsidRDefault="00B240E6" w:rsidP="00CF0FA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76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Not found on any probability map</w:t>
            </w:r>
          </w:p>
        </w:tc>
        <w:tc>
          <w:tcPr>
            <w:tcW w:w="807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3.56</w:t>
            </w:r>
          </w:p>
        </w:tc>
        <w:tc>
          <w:tcPr>
            <w:tcW w:w="808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3.42</w:t>
            </w:r>
          </w:p>
        </w:tc>
        <w:tc>
          <w:tcPr>
            <w:tcW w:w="1382" w:type="dxa"/>
          </w:tcPr>
          <w:p w:rsidR="00B240E6" w:rsidRPr="00A668B4" w:rsidRDefault="00B240E6" w:rsidP="00CF0FA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668B4">
              <w:rPr>
                <w:rFonts w:ascii="Times New Roman" w:hAnsi="Times New Roman" w:cs="Times New Roman"/>
                <w:sz w:val="24"/>
                <w:szCs w:val="24"/>
              </w:rPr>
              <w:t>-15 -43 28</w:t>
            </w:r>
          </w:p>
        </w:tc>
      </w:tr>
    </w:tbl>
    <w:p w:rsidR="00B240E6" w:rsidRPr="00A668B4" w:rsidRDefault="00B240E6">
      <w:pPr>
        <w:rPr>
          <w:rFonts w:ascii="Times New Roman" w:hAnsi="Times New Roman" w:cs="Times New Roman"/>
          <w:b/>
        </w:rPr>
      </w:pPr>
    </w:p>
    <w:p w:rsidR="008B3C83" w:rsidRDefault="008B3C8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8B3C83" w:rsidRPr="00D352BE" w:rsidRDefault="008B3C83" w:rsidP="008B3C83">
      <w:pPr>
        <w:spacing w:after="0"/>
        <w:rPr>
          <w:rFonts w:ascii="Times New Roman" w:eastAsia="Arial" w:hAnsi="Times New Roman" w:cs="Times New Roman"/>
          <w:sz w:val="24"/>
          <w:szCs w:val="24"/>
          <w:lang w:val="en-US" w:eastAsia="en-IE"/>
        </w:rPr>
      </w:pPr>
      <w:r w:rsidRPr="00D352BE">
        <w:rPr>
          <w:rFonts w:ascii="Times New Roman" w:eastAsia="Times New Roman" w:hAnsi="Times New Roman" w:cs="Times New Roman"/>
          <w:b/>
          <w:bCs/>
          <w:szCs w:val="20"/>
          <w:lang w:eastAsia="en-IE"/>
        </w:rPr>
        <w:lastRenderedPageBreak/>
        <w:t>Supplementary</w:t>
      </w:r>
      <w:r w:rsidRPr="00D352BE">
        <w:rPr>
          <w:rFonts w:ascii="Times New Roman" w:hAnsi="Times New Roman" w:cs="Times New Roman"/>
          <w:b/>
          <w:sz w:val="24"/>
        </w:rPr>
        <w:t xml:space="preserve"> </w:t>
      </w:r>
      <w:r w:rsidRPr="007326CC">
        <w:rPr>
          <w:rFonts w:ascii="Times New Roman" w:hAnsi="Times New Roman" w:cs="Times New Roman"/>
          <w:b/>
          <w:sz w:val="24"/>
        </w:rPr>
        <w:t>Table</w:t>
      </w:r>
      <w:r w:rsidR="007326CC" w:rsidRPr="007326CC">
        <w:rPr>
          <w:rFonts w:ascii="Times New Roman" w:hAnsi="Times New Roman" w:cs="Times New Roman"/>
          <w:b/>
          <w:sz w:val="24"/>
        </w:rPr>
        <w:t xml:space="preserve"> </w:t>
      </w:r>
      <w:r w:rsidR="00F6179A" w:rsidRPr="007326CC">
        <w:rPr>
          <w:rFonts w:ascii="Times New Roman" w:hAnsi="Times New Roman" w:cs="Times New Roman"/>
          <w:b/>
          <w:sz w:val="24"/>
        </w:rPr>
        <w:t>7</w:t>
      </w:r>
      <w:r w:rsidRPr="007326CC">
        <w:rPr>
          <w:rFonts w:ascii="Times New Roman" w:hAnsi="Times New Roman" w:cs="Times New Roman"/>
          <w:b/>
          <w:sz w:val="24"/>
        </w:rPr>
        <w:t>:</w:t>
      </w:r>
      <w:r w:rsidRPr="007326CC">
        <w:rPr>
          <w:rFonts w:ascii="Times New Roman" w:hAnsi="Times New Roman" w:cs="Times New Roman"/>
          <w:sz w:val="24"/>
        </w:rPr>
        <w:t xml:space="preserve"> </w:t>
      </w:r>
      <w:r w:rsidRPr="00D352BE">
        <w:rPr>
          <w:rFonts w:ascii="Times New Roman" w:eastAsia="Arial" w:hAnsi="Times New Roman" w:cs="Times New Roman"/>
          <w:sz w:val="24"/>
          <w:szCs w:val="24"/>
          <w:lang w:val="en-US" w:eastAsia="en-IE"/>
        </w:rPr>
        <w:t>Clusters, including individual peaks, showing significantly increased activity during increasing spatial working memory load (3 dots versus 1 dot), corrected for multiple comparisons at the cluster-level (N = 83)</w:t>
      </w:r>
    </w:p>
    <w:p w:rsidR="008B3C83" w:rsidRPr="00D352BE" w:rsidRDefault="008B3C83" w:rsidP="008B3C83">
      <w:pPr>
        <w:spacing w:after="0"/>
        <w:rPr>
          <w:rFonts w:ascii="Times New Roman" w:eastAsia="Arial" w:hAnsi="Times New Roman" w:cs="Times New Roman"/>
          <w:sz w:val="24"/>
          <w:szCs w:val="24"/>
          <w:lang w:val="en-US" w:eastAsia="en-IE"/>
        </w:rPr>
      </w:pPr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003"/>
        <w:gridCol w:w="982"/>
        <w:gridCol w:w="2876"/>
        <w:gridCol w:w="807"/>
        <w:gridCol w:w="808"/>
        <w:gridCol w:w="1382"/>
      </w:tblGrid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Cluster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Extent (voxels)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p value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Cluster peak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t-value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Z-value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Peak coordinates (MNI)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2154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&lt;0.001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Superior Parietal Lobule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3.06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&gt;8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21 -67 55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Inferior Parietal Lobule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1.40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&gt;8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42 -40 49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Middle Occipital Gyrus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1.10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&gt;8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30 -73 28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2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188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&lt;0.001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Superior Parietal Lobule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9.90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&gt;8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-21 -64</w:t>
            </w:r>
            <w:r w:rsidRPr="00D352BE">
              <w:rPr>
                <w:rFonts w:cs="Times New Roman"/>
                <w:szCs w:val="24"/>
                <w:lang w:val="en-US"/>
              </w:rPr>
              <w:tab/>
              <w:t>58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Middle Occipital Gyrus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7.84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6.76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-27 -76</w:t>
            </w:r>
            <w:r w:rsidRPr="00D352BE">
              <w:rPr>
                <w:rFonts w:cs="Times New Roman"/>
                <w:szCs w:val="24"/>
                <w:lang w:val="en-US"/>
              </w:rPr>
              <w:tab/>
              <w:t>31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Inferior Parietal Lobule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7.23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6.34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-36 -43</w:t>
            </w:r>
            <w:r w:rsidRPr="00D352BE">
              <w:rPr>
                <w:rFonts w:cs="Times New Roman"/>
                <w:szCs w:val="24"/>
                <w:lang w:val="en-US"/>
              </w:rPr>
              <w:tab/>
              <w:t>46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3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295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0.001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Precentral Gyrus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8.84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7.38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27 -4 49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4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49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0.022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Superior Frontal Gyrus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6.15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5.56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-24 -7 52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5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28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0.034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Superior Medial Gyrus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5.28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4.89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6 26 43</w:t>
            </w:r>
          </w:p>
        </w:tc>
      </w:tr>
      <w:tr w:rsidR="008B3C83" w:rsidRPr="00D352BE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6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15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0.046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 xml:space="preserve">Inferior Frontal Gyrus (p. </w:t>
            </w:r>
            <w:proofErr w:type="spellStart"/>
            <w:r w:rsidRPr="00D352BE">
              <w:rPr>
                <w:rFonts w:cs="Times New Roman"/>
                <w:szCs w:val="24"/>
                <w:lang w:val="en-US"/>
              </w:rPr>
              <w:t>Opercularis</w:t>
            </w:r>
            <w:proofErr w:type="spellEnd"/>
            <w:r w:rsidRPr="00D352BE">
              <w:rPr>
                <w:rFonts w:cs="Times New Roman"/>
                <w:szCs w:val="24"/>
                <w:lang w:val="en-US"/>
              </w:rPr>
              <w:t>)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5.18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4.80</w:t>
            </w:r>
          </w:p>
        </w:tc>
        <w:tc>
          <w:tcPr>
            <w:tcW w:w="13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51 11 28</w:t>
            </w:r>
          </w:p>
        </w:tc>
      </w:tr>
      <w:tr w:rsidR="008B3C83" w:rsidRPr="008B3C83" w:rsidTr="00F6179A">
        <w:trPr>
          <w:jc w:val="center"/>
        </w:trPr>
        <w:tc>
          <w:tcPr>
            <w:tcW w:w="1134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7</w:t>
            </w:r>
          </w:p>
        </w:tc>
        <w:tc>
          <w:tcPr>
            <w:tcW w:w="1003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113</w:t>
            </w:r>
          </w:p>
        </w:tc>
        <w:tc>
          <w:tcPr>
            <w:tcW w:w="982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0.049</w:t>
            </w:r>
          </w:p>
        </w:tc>
        <w:tc>
          <w:tcPr>
            <w:tcW w:w="2876" w:type="dxa"/>
          </w:tcPr>
          <w:p w:rsidR="008B3C83" w:rsidRPr="00D352BE" w:rsidRDefault="008B3C83" w:rsidP="00F6179A">
            <w:pPr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Inferior Temporal Gyrus</w:t>
            </w:r>
          </w:p>
        </w:tc>
        <w:tc>
          <w:tcPr>
            <w:tcW w:w="807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4.91</w:t>
            </w:r>
          </w:p>
        </w:tc>
        <w:tc>
          <w:tcPr>
            <w:tcW w:w="808" w:type="dxa"/>
          </w:tcPr>
          <w:p w:rsidR="008B3C83" w:rsidRPr="00D352BE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4.58</w:t>
            </w:r>
          </w:p>
        </w:tc>
        <w:tc>
          <w:tcPr>
            <w:tcW w:w="1382" w:type="dxa"/>
          </w:tcPr>
          <w:p w:rsidR="008B3C83" w:rsidRPr="008B3C83" w:rsidRDefault="008B3C83" w:rsidP="00F6179A">
            <w:pPr>
              <w:spacing w:line="360" w:lineRule="auto"/>
              <w:rPr>
                <w:rFonts w:cs="Times New Roman"/>
                <w:szCs w:val="24"/>
                <w:lang w:val="en-US"/>
              </w:rPr>
            </w:pPr>
            <w:r w:rsidRPr="00D352BE">
              <w:rPr>
                <w:rFonts w:cs="Times New Roman"/>
                <w:szCs w:val="24"/>
                <w:lang w:val="en-US"/>
              </w:rPr>
              <w:t>-45 -61</w:t>
            </w:r>
            <w:r w:rsidRPr="00D352BE">
              <w:rPr>
                <w:rFonts w:cs="Times New Roman"/>
                <w:szCs w:val="24"/>
                <w:lang w:val="en-US"/>
              </w:rPr>
              <w:tab/>
              <w:t xml:space="preserve"> -8</w:t>
            </w:r>
          </w:p>
        </w:tc>
      </w:tr>
    </w:tbl>
    <w:p w:rsidR="00791010" w:rsidRPr="008B3C83" w:rsidRDefault="00791010">
      <w:pPr>
        <w:rPr>
          <w:rFonts w:ascii="Times New Roman" w:hAnsi="Times New Roman" w:cs="Times New Roman"/>
          <w:b/>
        </w:rPr>
      </w:pPr>
      <w:r w:rsidRPr="008B3C83">
        <w:rPr>
          <w:rFonts w:ascii="Times New Roman" w:hAnsi="Times New Roman" w:cs="Times New Roman"/>
          <w:b/>
        </w:rPr>
        <w:br w:type="page"/>
      </w:r>
    </w:p>
    <w:p w:rsidR="00CF4DE1" w:rsidRPr="00A668B4" w:rsidRDefault="0099328D" w:rsidP="008F7B8A">
      <w:pPr>
        <w:jc w:val="both"/>
        <w:rPr>
          <w:rFonts w:ascii="Times New Roman" w:hAnsi="Times New Roman" w:cs="Times New Roman"/>
          <w:b/>
        </w:rPr>
      </w:pPr>
      <w:r w:rsidRPr="00A668B4">
        <w:rPr>
          <w:rFonts w:ascii="Times New Roman" w:hAnsi="Times New Roman" w:cs="Times New Roman"/>
          <w:b/>
        </w:rPr>
        <w:lastRenderedPageBreak/>
        <w:t>References</w:t>
      </w:r>
    </w:p>
    <w:p w:rsidR="004C185C" w:rsidRPr="00A668B4" w:rsidRDefault="00CF4DE1" w:rsidP="008F7B8A">
      <w:pPr>
        <w:pStyle w:val="EndNoteBibliography"/>
        <w:ind w:left="720" w:hanging="720"/>
        <w:jc w:val="both"/>
      </w:pPr>
      <w:r w:rsidRPr="00A668B4">
        <w:fldChar w:fldCharType="begin"/>
      </w:r>
      <w:r w:rsidRPr="00A668B4">
        <w:instrText xml:space="preserve"> ADDIN EN.REFLIST </w:instrText>
      </w:r>
      <w:r w:rsidRPr="00A668B4">
        <w:fldChar w:fldCharType="separate"/>
      </w:r>
      <w:r w:rsidR="004C185C" w:rsidRPr="00A668B4">
        <w:t xml:space="preserve">Higgins, J. P., &amp; Green, S. (2008). </w:t>
      </w:r>
      <w:r w:rsidR="004C185C" w:rsidRPr="00A668B4">
        <w:rPr>
          <w:i/>
        </w:rPr>
        <w:t>Cochrane handbook for systematic reviews of interventions</w:t>
      </w:r>
      <w:r w:rsidR="004C185C" w:rsidRPr="00A668B4">
        <w:t xml:space="preserve"> (Vol. 5): Wiley Online Library.</w:t>
      </w:r>
    </w:p>
    <w:p w:rsidR="007B7910" w:rsidRPr="004B31FD" w:rsidRDefault="00CF4DE1" w:rsidP="008F7B8A">
      <w:pPr>
        <w:jc w:val="both"/>
        <w:rPr>
          <w:rFonts w:ascii="Times New Roman" w:hAnsi="Times New Roman" w:cs="Times New Roman"/>
        </w:rPr>
      </w:pPr>
      <w:r w:rsidRPr="00A668B4">
        <w:rPr>
          <w:rFonts w:ascii="Times New Roman" w:hAnsi="Times New Roman" w:cs="Times New Roman"/>
        </w:rPr>
        <w:fldChar w:fldCharType="end"/>
      </w:r>
    </w:p>
    <w:sectPr w:rsidR="007B7910" w:rsidRPr="004B31FD" w:rsidSect="00383B8C">
      <w:type w:val="continuous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53274" w:rsidRDefault="00753274" w:rsidP="00FD597B">
      <w:pPr>
        <w:spacing w:after="0" w:line="240" w:lineRule="auto"/>
      </w:pPr>
      <w:r>
        <w:separator/>
      </w:r>
    </w:p>
  </w:endnote>
  <w:endnote w:type="continuationSeparator" w:id="0">
    <w:p w:rsidR="00753274" w:rsidRDefault="00753274" w:rsidP="00FD59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53274" w:rsidRDefault="00753274" w:rsidP="00FD597B">
      <w:pPr>
        <w:spacing w:after="0" w:line="240" w:lineRule="auto"/>
      </w:pPr>
      <w:r>
        <w:separator/>
      </w:r>
    </w:p>
  </w:footnote>
  <w:footnote w:type="continuationSeparator" w:id="0">
    <w:p w:rsidR="00753274" w:rsidRDefault="00753274" w:rsidP="00FD597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F223DB"/>
    <w:multiLevelType w:val="multilevel"/>
    <w:tmpl w:val="A96C01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0x5t5dxf0evjeptpw5xdd9xftpad5wrwas&quot;&gt;Donna&amp;apos;s 3 June&lt;record-ids&gt;&lt;item&gt;1180&lt;/item&gt;&lt;/record-ids&gt;&lt;/item&gt;&lt;/Libraries&gt;"/>
  </w:docVars>
  <w:rsids>
    <w:rsidRoot w:val="00475E35"/>
    <w:rsid w:val="00013082"/>
    <w:rsid w:val="00030684"/>
    <w:rsid w:val="0004288E"/>
    <w:rsid w:val="00052E8A"/>
    <w:rsid w:val="000619E0"/>
    <w:rsid w:val="00061D0A"/>
    <w:rsid w:val="00065BB3"/>
    <w:rsid w:val="000663D3"/>
    <w:rsid w:val="000727A1"/>
    <w:rsid w:val="0008090A"/>
    <w:rsid w:val="000814B3"/>
    <w:rsid w:val="000848F1"/>
    <w:rsid w:val="000B414C"/>
    <w:rsid w:val="000B6768"/>
    <w:rsid w:val="000D3D36"/>
    <w:rsid w:val="00100974"/>
    <w:rsid w:val="00126A2E"/>
    <w:rsid w:val="00174A30"/>
    <w:rsid w:val="0018025A"/>
    <w:rsid w:val="00195AAF"/>
    <w:rsid w:val="00197104"/>
    <w:rsid w:val="001A6274"/>
    <w:rsid w:val="001B1F8A"/>
    <w:rsid w:val="001B4EC7"/>
    <w:rsid w:val="001B78E5"/>
    <w:rsid w:val="001C38CC"/>
    <w:rsid w:val="001D6A67"/>
    <w:rsid w:val="001F3982"/>
    <w:rsid w:val="00210306"/>
    <w:rsid w:val="00246FD4"/>
    <w:rsid w:val="002507EE"/>
    <w:rsid w:val="0025261E"/>
    <w:rsid w:val="0025506B"/>
    <w:rsid w:val="00263DB3"/>
    <w:rsid w:val="002A1410"/>
    <w:rsid w:val="002C485C"/>
    <w:rsid w:val="002E59A0"/>
    <w:rsid w:val="002F2B85"/>
    <w:rsid w:val="002F6A6B"/>
    <w:rsid w:val="003646C4"/>
    <w:rsid w:val="00366872"/>
    <w:rsid w:val="00383387"/>
    <w:rsid w:val="00383B8C"/>
    <w:rsid w:val="00393621"/>
    <w:rsid w:val="003941EF"/>
    <w:rsid w:val="003B13DC"/>
    <w:rsid w:val="003D0103"/>
    <w:rsid w:val="003F4B88"/>
    <w:rsid w:val="004030FE"/>
    <w:rsid w:val="00405CF4"/>
    <w:rsid w:val="00422401"/>
    <w:rsid w:val="00423F3E"/>
    <w:rsid w:val="00437B1A"/>
    <w:rsid w:val="0045762A"/>
    <w:rsid w:val="00467BD5"/>
    <w:rsid w:val="00475E35"/>
    <w:rsid w:val="00476FD2"/>
    <w:rsid w:val="0048675F"/>
    <w:rsid w:val="0049727E"/>
    <w:rsid w:val="004B31FD"/>
    <w:rsid w:val="004B643F"/>
    <w:rsid w:val="004C185C"/>
    <w:rsid w:val="004C5228"/>
    <w:rsid w:val="004F1DDE"/>
    <w:rsid w:val="005247F8"/>
    <w:rsid w:val="00533020"/>
    <w:rsid w:val="00536D14"/>
    <w:rsid w:val="00553E7E"/>
    <w:rsid w:val="00571D47"/>
    <w:rsid w:val="00585017"/>
    <w:rsid w:val="005B6039"/>
    <w:rsid w:val="005B752F"/>
    <w:rsid w:val="005C16A4"/>
    <w:rsid w:val="005C7FE1"/>
    <w:rsid w:val="005E1CEA"/>
    <w:rsid w:val="005F0EAF"/>
    <w:rsid w:val="00604717"/>
    <w:rsid w:val="00631DAC"/>
    <w:rsid w:val="00664977"/>
    <w:rsid w:val="006857A6"/>
    <w:rsid w:val="0069349F"/>
    <w:rsid w:val="006B2457"/>
    <w:rsid w:val="006B2881"/>
    <w:rsid w:val="006B7CEC"/>
    <w:rsid w:val="006C34CA"/>
    <w:rsid w:val="006E290D"/>
    <w:rsid w:val="006F6D3E"/>
    <w:rsid w:val="00731C01"/>
    <w:rsid w:val="007326CC"/>
    <w:rsid w:val="007464B6"/>
    <w:rsid w:val="00753274"/>
    <w:rsid w:val="007625B4"/>
    <w:rsid w:val="00787323"/>
    <w:rsid w:val="00791010"/>
    <w:rsid w:val="007A245F"/>
    <w:rsid w:val="007A7D27"/>
    <w:rsid w:val="007B2F4F"/>
    <w:rsid w:val="007B7910"/>
    <w:rsid w:val="007C7566"/>
    <w:rsid w:val="007D7737"/>
    <w:rsid w:val="008025F2"/>
    <w:rsid w:val="00807A51"/>
    <w:rsid w:val="00813C03"/>
    <w:rsid w:val="00850812"/>
    <w:rsid w:val="008552AF"/>
    <w:rsid w:val="00870594"/>
    <w:rsid w:val="008A0CE4"/>
    <w:rsid w:val="008A4DB6"/>
    <w:rsid w:val="008B3C83"/>
    <w:rsid w:val="008C07BD"/>
    <w:rsid w:val="008C6962"/>
    <w:rsid w:val="008D233B"/>
    <w:rsid w:val="008D488B"/>
    <w:rsid w:val="008F7B8A"/>
    <w:rsid w:val="00907828"/>
    <w:rsid w:val="0093385D"/>
    <w:rsid w:val="00937F63"/>
    <w:rsid w:val="00944481"/>
    <w:rsid w:val="0095136F"/>
    <w:rsid w:val="00974DF4"/>
    <w:rsid w:val="0099328D"/>
    <w:rsid w:val="009B0E50"/>
    <w:rsid w:val="009B1922"/>
    <w:rsid w:val="009B3EA2"/>
    <w:rsid w:val="009C6C04"/>
    <w:rsid w:val="009E33AC"/>
    <w:rsid w:val="009F5B87"/>
    <w:rsid w:val="00A1492D"/>
    <w:rsid w:val="00A14B91"/>
    <w:rsid w:val="00A16D9F"/>
    <w:rsid w:val="00A17731"/>
    <w:rsid w:val="00A668B4"/>
    <w:rsid w:val="00A80E1A"/>
    <w:rsid w:val="00AA412D"/>
    <w:rsid w:val="00AE155B"/>
    <w:rsid w:val="00AF0A22"/>
    <w:rsid w:val="00AF3F5C"/>
    <w:rsid w:val="00AF7A5D"/>
    <w:rsid w:val="00B14911"/>
    <w:rsid w:val="00B240E6"/>
    <w:rsid w:val="00B33D45"/>
    <w:rsid w:val="00B5674B"/>
    <w:rsid w:val="00B65AEB"/>
    <w:rsid w:val="00B665A9"/>
    <w:rsid w:val="00BD3E92"/>
    <w:rsid w:val="00BE3413"/>
    <w:rsid w:val="00BF0BAA"/>
    <w:rsid w:val="00BF7BA3"/>
    <w:rsid w:val="00C04D37"/>
    <w:rsid w:val="00C0773C"/>
    <w:rsid w:val="00C26461"/>
    <w:rsid w:val="00C307AE"/>
    <w:rsid w:val="00C327D8"/>
    <w:rsid w:val="00C46C36"/>
    <w:rsid w:val="00C50617"/>
    <w:rsid w:val="00C52707"/>
    <w:rsid w:val="00C52D2D"/>
    <w:rsid w:val="00C565F0"/>
    <w:rsid w:val="00C6324A"/>
    <w:rsid w:val="00C77B13"/>
    <w:rsid w:val="00CA3773"/>
    <w:rsid w:val="00CB7F42"/>
    <w:rsid w:val="00CD125C"/>
    <w:rsid w:val="00CD3D35"/>
    <w:rsid w:val="00CF0FAA"/>
    <w:rsid w:val="00CF1967"/>
    <w:rsid w:val="00CF4DE1"/>
    <w:rsid w:val="00D113E3"/>
    <w:rsid w:val="00D13BED"/>
    <w:rsid w:val="00D14189"/>
    <w:rsid w:val="00D149D7"/>
    <w:rsid w:val="00D352BE"/>
    <w:rsid w:val="00D442B8"/>
    <w:rsid w:val="00D44E1E"/>
    <w:rsid w:val="00D616CF"/>
    <w:rsid w:val="00D65398"/>
    <w:rsid w:val="00D92401"/>
    <w:rsid w:val="00DB7112"/>
    <w:rsid w:val="00DC5491"/>
    <w:rsid w:val="00DD09A4"/>
    <w:rsid w:val="00DE266C"/>
    <w:rsid w:val="00DF5BD1"/>
    <w:rsid w:val="00E231EE"/>
    <w:rsid w:val="00E42C66"/>
    <w:rsid w:val="00E45001"/>
    <w:rsid w:val="00E46178"/>
    <w:rsid w:val="00E665ED"/>
    <w:rsid w:val="00E8393D"/>
    <w:rsid w:val="00E96E7C"/>
    <w:rsid w:val="00E97BCA"/>
    <w:rsid w:val="00EA6130"/>
    <w:rsid w:val="00EC6682"/>
    <w:rsid w:val="00F34086"/>
    <w:rsid w:val="00F3645E"/>
    <w:rsid w:val="00F43CA1"/>
    <w:rsid w:val="00F56BAD"/>
    <w:rsid w:val="00F6179A"/>
    <w:rsid w:val="00F6409A"/>
    <w:rsid w:val="00F90EFA"/>
    <w:rsid w:val="00F9603C"/>
    <w:rsid w:val="00FA33AA"/>
    <w:rsid w:val="00FB013B"/>
    <w:rsid w:val="00FB4C5B"/>
    <w:rsid w:val="00FD0BC6"/>
    <w:rsid w:val="00FD597B"/>
    <w:rsid w:val="00FD5AFD"/>
    <w:rsid w:val="00FE048A"/>
    <w:rsid w:val="00FE1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D59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597B"/>
  </w:style>
  <w:style w:type="paragraph" w:styleId="Footer">
    <w:name w:val="footer"/>
    <w:basedOn w:val="Normal"/>
    <w:link w:val="FooterChar"/>
    <w:uiPriority w:val="99"/>
    <w:unhideWhenUsed/>
    <w:rsid w:val="00FD59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597B"/>
  </w:style>
  <w:style w:type="paragraph" w:customStyle="1" w:styleId="EndNoteBibliographyTitle">
    <w:name w:val="EndNote Bibliography Title"/>
    <w:basedOn w:val="Normal"/>
    <w:link w:val="EndNoteBibliographyTitleChar"/>
    <w:rsid w:val="00CF4DE1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4DE1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F4DE1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4DE1"/>
    <w:rPr>
      <w:rFonts w:ascii="Times New Roman" w:hAnsi="Times New Roman" w:cs="Times New Roman"/>
      <w:noProof/>
      <w:lang w:val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4D3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4D37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C04D37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4D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D3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B240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8B3C83"/>
    <w:pPr>
      <w:spacing w:after="0" w:line="240" w:lineRule="auto"/>
    </w:pPr>
    <w:rPr>
      <w:rFonts w:ascii="Times New Roma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D59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597B"/>
  </w:style>
  <w:style w:type="paragraph" w:styleId="Footer">
    <w:name w:val="footer"/>
    <w:basedOn w:val="Normal"/>
    <w:link w:val="FooterChar"/>
    <w:uiPriority w:val="99"/>
    <w:unhideWhenUsed/>
    <w:rsid w:val="00FD59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597B"/>
  </w:style>
  <w:style w:type="paragraph" w:customStyle="1" w:styleId="EndNoteBibliographyTitle">
    <w:name w:val="EndNote Bibliography Title"/>
    <w:basedOn w:val="Normal"/>
    <w:link w:val="EndNoteBibliographyTitleChar"/>
    <w:rsid w:val="00CF4DE1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4DE1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F4DE1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4DE1"/>
    <w:rPr>
      <w:rFonts w:ascii="Times New Roman" w:hAnsi="Times New Roman" w:cs="Times New Roman"/>
      <w:noProof/>
      <w:lang w:val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4D3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4D37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C04D37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4D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D3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B240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8B3C83"/>
    <w:pPr>
      <w:spacing w:after="0" w:line="240" w:lineRule="auto"/>
    </w:pPr>
    <w:rPr>
      <w:rFonts w:ascii="Times New Roma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99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3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3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24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4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60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27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5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96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80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17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43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26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3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36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51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35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1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86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36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88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9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2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1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8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5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6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1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47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6</TotalTime>
  <Pages>15</Pages>
  <Words>4168</Words>
  <Characters>23760</Characters>
  <Application>Microsoft Office Word</Application>
  <DocSecurity>0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UI Galway</Company>
  <LinksUpToDate>false</LinksUpToDate>
  <CharactersWithSpaces>278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na</dc:creator>
  <cp:lastModifiedBy>donna</cp:lastModifiedBy>
  <cp:revision>64</cp:revision>
  <cp:lastPrinted>2016-04-01T17:29:00Z</cp:lastPrinted>
  <dcterms:created xsi:type="dcterms:W3CDTF">2016-02-05T09:09:00Z</dcterms:created>
  <dcterms:modified xsi:type="dcterms:W3CDTF">2016-10-07T09:56:00Z</dcterms:modified>
</cp:coreProperties>
</file>